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3A3B21D" w14:textId="77777777" w:rsidR="00B12871" w:rsidRPr="00B12871" w:rsidRDefault="00B12871" w:rsidP="00B12871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sz w:val="32"/>
          <w:szCs w:val="24"/>
        </w:rPr>
      </w:pPr>
      <w:r w:rsidRPr="00B12871">
        <w:rPr>
          <w:rFonts w:ascii="Times New Roman" w:hAnsi="Times New Roman" w:cs="Times New Roman"/>
          <w:b/>
          <w:sz w:val="32"/>
          <w:szCs w:val="24"/>
        </w:rPr>
        <w:t>Экспериментальное определение вязкостей систем:</w:t>
      </w:r>
    </w:p>
    <w:p w14:paraId="56AB3116" w14:textId="59F4BD5A" w:rsidR="008C57DA" w:rsidRDefault="00B12871" w:rsidP="00B12871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B12871">
        <w:rPr>
          <w:rFonts w:ascii="Times New Roman" w:hAnsi="Times New Roman" w:cs="Times New Roman"/>
          <w:b/>
          <w:sz w:val="32"/>
          <w:szCs w:val="24"/>
        </w:rPr>
        <w:t>ОКМ-2 – бутанол-1, PETA – бутанол-1, DMEG– бутанол-1</w:t>
      </w:r>
    </w:p>
    <w:p w14:paraId="7150B30B" w14:textId="3FF1A661" w:rsidR="00A27B0F" w:rsidRDefault="00A27B0F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488BAF8" w14:textId="7C798CDD" w:rsidR="00A27B0F" w:rsidRDefault="00A27B0F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AD106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4BEE0C87" w14:textId="5D20A982" w:rsidR="008C57DA" w:rsidRPr="00AD106B" w:rsidRDefault="008C57DA" w:rsidP="00AD106B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  <w:bookmarkEnd w:id="0"/>
    </w:p>
    <w:sdt>
      <w:sdtPr>
        <w:rPr>
          <w:rFonts w:eastAsia="SimSun" w:cstheme="minorBidi"/>
          <w:color w:val="auto"/>
          <w:sz w:val="22"/>
          <w:szCs w:val="22"/>
          <w:lang w:eastAsia="en-US"/>
        </w:rPr>
        <w:id w:val="-1207557222"/>
        <w:docPartObj>
          <w:docPartGallery w:val="Table of Contents"/>
          <w:docPartUnique/>
        </w:docPartObj>
      </w:sdtPr>
      <w:sdtEndPr>
        <w:rPr>
          <w:rFonts w:asciiTheme="minorHAnsi" w:hAnsiTheme="minorHAnsi"/>
          <w:b/>
          <w:bCs/>
          <w:caps w:val="0"/>
        </w:rPr>
      </w:sdtEndPr>
      <w:sdtContent>
        <w:p w14:paraId="2A7EE993" w14:textId="023C3D2D" w:rsidR="00A27B0F" w:rsidRPr="00A27B0F" w:rsidRDefault="00A27B0F" w:rsidP="005976E9">
          <w:pPr>
            <w:pStyle w:val="11"/>
            <w:rPr>
              <w:rStyle w:val="ab"/>
            </w:rPr>
          </w:pPr>
          <w:r w:rsidRPr="00A27B0F">
            <w:rPr>
              <w:rStyle w:val="ab"/>
            </w:rPr>
            <w:t>Оглавление</w:t>
          </w:r>
        </w:p>
        <w:p w14:paraId="3D9F0105" w14:textId="7337EC5A" w:rsidR="00A27B0F" w:rsidRPr="00A27B0F" w:rsidRDefault="00A27B0F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r w:rsidRPr="00A27B0F">
            <w:rPr>
              <w:rStyle w:val="ab"/>
            </w:rPr>
            <w:fldChar w:fldCharType="begin"/>
          </w:r>
          <w:r w:rsidRPr="00A27B0F">
            <w:rPr>
              <w:rStyle w:val="ab"/>
            </w:rPr>
            <w:instrText xml:space="preserve"> TOC \o "1-3" \h \z \u </w:instrText>
          </w:r>
          <w:r w:rsidRPr="00A27B0F">
            <w:rPr>
              <w:rStyle w:val="ab"/>
            </w:rPr>
            <w:fldChar w:fldCharType="separate"/>
          </w:r>
          <w:hyperlink w:anchor="_Toc154578066" w:history="1">
            <w:r w:rsidRPr="00A27B0F">
              <w:rPr>
                <w:rStyle w:val="ab"/>
                <w:sz w:val="28"/>
              </w:rPr>
              <w:t>Введение</w:t>
            </w:r>
            <w:r w:rsidRPr="00A27B0F">
              <w:rPr>
                <w:rStyle w:val="ab"/>
                <w:webHidden/>
                <w:sz w:val="28"/>
              </w:rPr>
              <w:tab/>
            </w:r>
            <w:r w:rsidRPr="00A27B0F">
              <w:rPr>
                <w:rStyle w:val="ab"/>
                <w:webHidden/>
                <w:sz w:val="28"/>
              </w:rPr>
              <w:fldChar w:fldCharType="begin"/>
            </w:r>
            <w:r w:rsidRPr="00A27B0F">
              <w:rPr>
                <w:rStyle w:val="ab"/>
                <w:webHidden/>
                <w:sz w:val="28"/>
              </w:rPr>
              <w:instrText xml:space="preserve"> PAGEREF _Toc154578066 \h </w:instrText>
            </w:r>
            <w:r w:rsidRPr="00A27B0F">
              <w:rPr>
                <w:rStyle w:val="ab"/>
                <w:webHidden/>
                <w:sz w:val="28"/>
              </w:rPr>
            </w:r>
            <w:r w:rsidRPr="00A27B0F">
              <w:rPr>
                <w:rStyle w:val="ab"/>
                <w:webHidden/>
                <w:sz w:val="28"/>
              </w:rPr>
              <w:fldChar w:fldCharType="separate"/>
            </w:r>
            <w:r w:rsidRPr="00A27B0F">
              <w:rPr>
                <w:rStyle w:val="ab"/>
                <w:webHidden/>
                <w:sz w:val="28"/>
              </w:rPr>
              <w:t>3</w:t>
            </w:r>
            <w:r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17F6F216" w14:textId="6502A237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67" w:history="1">
            <w:r w:rsidR="00A27B0F" w:rsidRPr="00A27B0F">
              <w:rPr>
                <w:rStyle w:val="ab"/>
                <w:sz w:val="28"/>
              </w:rPr>
              <w:t>1. Актуальность работ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67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3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77B20497" w14:textId="10B28AE7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68" w:history="1">
            <w:r w:rsidR="00A27B0F" w:rsidRPr="00A27B0F">
              <w:rPr>
                <w:rStyle w:val="ab"/>
                <w:sz w:val="28"/>
              </w:rPr>
              <w:t>2. Цель работ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68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4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03670374" w14:textId="0F67232B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69" w:history="1">
            <w:r w:rsidR="00A27B0F" w:rsidRPr="00A27B0F">
              <w:rPr>
                <w:rStyle w:val="ab"/>
                <w:sz w:val="28"/>
              </w:rPr>
              <w:t>3. Задачи работ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69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4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1FC3084" w14:textId="039F4A53" w:rsidR="00A27B0F" w:rsidRPr="00A27B0F" w:rsidRDefault="005D4BA6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0" w:history="1">
            <w:r w:rsidR="00A27B0F" w:rsidRPr="00A27B0F">
              <w:rPr>
                <w:rStyle w:val="ab"/>
                <w:sz w:val="28"/>
              </w:rPr>
              <w:t>Литературный обзор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0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2DDF458" w14:textId="725565D7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1" w:history="1">
            <w:r w:rsidR="00A27B0F" w:rsidRPr="00A27B0F">
              <w:rPr>
                <w:rStyle w:val="ab"/>
                <w:sz w:val="28"/>
              </w:rPr>
              <w:t>1. Введение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1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77F3BD3D" w14:textId="5B2C5A8C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2" w:history="1">
            <w:r w:rsidR="00A27B0F" w:rsidRPr="00A27B0F">
              <w:rPr>
                <w:rStyle w:val="ab"/>
                <w:sz w:val="28"/>
              </w:rPr>
              <w:t>1.1. Диффузия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2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CAFD53A" w14:textId="29B292A4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3" w:history="1">
            <w:r w:rsidR="00A27B0F" w:rsidRPr="00A27B0F">
              <w:rPr>
                <w:rStyle w:val="ab"/>
                <w:sz w:val="28"/>
              </w:rPr>
              <w:t>1.2. Вязкость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3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5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0940CE0" w14:textId="21ECE5C7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4" w:history="1">
            <w:r w:rsidR="00A27B0F" w:rsidRPr="00A27B0F">
              <w:rPr>
                <w:rStyle w:val="ab"/>
                <w:sz w:val="28"/>
              </w:rPr>
              <w:t>1.3. Взаимосвязь вязкости и диффузи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4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6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ABEE26A" w14:textId="3B0152F3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5" w:history="1">
            <w:r w:rsidR="00A27B0F" w:rsidRPr="00A27B0F">
              <w:rPr>
                <w:rStyle w:val="ab"/>
                <w:sz w:val="28"/>
              </w:rPr>
              <w:t>1.4. Связь с температурой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5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6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7800CBB4" w14:textId="3ECF581E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6" w:history="1">
            <w:r w:rsidR="00A27B0F" w:rsidRPr="00A27B0F">
              <w:rPr>
                <w:rStyle w:val="ab"/>
                <w:sz w:val="28"/>
              </w:rPr>
              <w:t>2. Описание модел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6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7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193B85E" w14:textId="2678B629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7" w:history="1">
            <w:r w:rsidR="00A27B0F" w:rsidRPr="00A27B0F">
              <w:rPr>
                <w:rStyle w:val="ab"/>
                <w:sz w:val="28"/>
              </w:rPr>
              <w:t>3. Основы регрессионного анализа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7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B14D148" w14:textId="2123A972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8" w:history="1">
            <w:r w:rsidR="00A27B0F" w:rsidRPr="00A27B0F">
              <w:rPr>
                <w:rStyle w:val="ab"/>
                <w:sz w:val="28"/>
              </w:rPr>
              <w:t>3.1. МНК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8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8AD768B" w14:textId="522EDFC3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79" w:history="1">
            <w:r w:rsidR="00A27B0F" w:rsidRPr="00A27B0F">
              <w:rPr>
                <w:rStyle w:val="ab"/>
                <w:sz w:val="28"/>
              </w:rPr>
              <w:t>3.2. Оценка коэффициентов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79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9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11A9A5F7" w14:textId="2A0EBAEB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0" w:history="1">
            <w:r w:rsidR="00A27B0F" w:rsidRPr="00A27B0F">
              <w:rPr>
                <w:rStyle w:val="ab"/>
                <w:sz w:val="28"/>
              </w:rPr>
              <w:t>3.3. Проверка адекватности регресси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0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9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3450A4B0" w14:textId="42497BA4" w:rsidR="00A27B0F" w:rsidRPr="00A27B0F" w:rsidRDefault="005D4BA6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1" w:history="1">
            <w:r w:rsidR="00A27B0F" w:rsidRPr="00A27B0F">
              <w:rPr>
                <w:rStyle w:val="ab"/>
                <w:sz w:val="28"/>
              </w:rPr>
              <w:t>Экспериментальная часть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1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1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14CAB102" w14:textId="3C26CC9E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2" w:history="1">
            <w:r w:rsidR="00A27B0F" w:rsidRPr="00A27B0F">
              <w:rPr>
                <w:rStyle w:val="ab"/>
                <w:sz w:val="28"/>
              </w:rPr>
              <w:t>1. Ход эксперимента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2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2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3EF54EA0" w14:textId="110A5717" w:rsidR="00A27B0F" w:rsidRPr="00A27B0F" w:rsidRDefault="005D4BA6">
          <w:pPr>
            <w:pStyle w:val="2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3" w:history="1">
            <w:r w:rsidR="00A27B0F" w:rsidRPr="00A27B0F">
              <w:rPr>
                <w:rStyle w:val="ab"/>
                <w:sz w:val="28"/>
                <w:lang w:val="en-US"/>
              </w:rPr>
              <w:t>2.</w:t>
            </w:r>
            <w:r w:rsidR="00A27B0F" w:rsidRPr="00A27B0F">
              <w:rPr>
                <w:rStyle w:val="ab"/>
                <w:sz w:val="28"/>
              </w:rPr>
              <w:t xml:space="preserve"> Результаты  и обсуждение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3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3D6331A" w14:textId="55526F98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4" w:history="1">
            <w:r w:rsidR="00A27B0F" w:rsidRPr="00A27B0F">
              <w:rPr>
                <w:rStyle w:val="ab"/>
                <w:sz w:val="28"/>
                <w:lang w:val="en-US"/>
              </w:rPr>
              <w:t>2.1.</w:t>
            </w:r>
            <w:r w:rsidR="00A27B0F" w:rsidRPr="00A27B0F">
              <w:rPr>
                <w:rStyle w:val="ab"/>
                <w:sz w:val="28"/>
              </w:rPr>
              <w:t xml:space="preserve"> Вязкости</w:t>
            </w:r>
            <w:r w:rsidR="00A27B0F" w:rsidRPr="00A27B0F">
              <w:rPr>
                <w:rStyle w:val="ab"/>
                <w:sz w:val="28"/>
                <w:lang w:val="en-US"/>
              </w:rPr>
              <w:t>: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4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18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2B736AA0" w14:textId="51161AD5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5" w:history="1">
            <w:r w:rsidR="00A27B0F" w:rsidRPr="00A27B0F">
              <w:rPr>
                <w:rStyle w:val="ab"/>
                <w:sz w:val="28"/>
              </w:rPr>
              <w:t>2.2. Сводные графики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5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3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05CE5179" w14:textId="694C546E" w:rsidR="00A27B0F" w:rsidRPr="00A27B0F" w:rsidRDefault="005D4BA6">
          <w:pPr>
            <w:pStyle w:val="3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6" w:history="1">
            <w:r w:rsidR="00A27B0F" w:rsidRPr="00A27B0F">
              <w:rPr>
                <w:rStyle w:val="ab"/>
                <w:sz w:val="28"/>
              </w:rPr>
              <w:t>2.3. Общие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6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4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7183E29" w14:textId="2D2DFC84" w:rsidR="00A27B0F" w:rsidRPr="00A27B0F" w:rsidRDefault="005D4BA6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7" w:history="1">
            <w:r w:rsidR="00A27B0F" w:rsidRPr="00A27B0F">
              <w:rPr>
                <w:rStyle w:val="ab"/>
                <w:sz w:val="28"/>
              </w:rPr>
              <w:t>Вывод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7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6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5815955E" w14:textId="3B78B272" w:rsidR="00A27B0F" w:rsidRPr="00A27B0F" w:rsidRDefault="005D4BA6">
          <w:pPr>
            <w:pStyle w:val="13"/>
            <w:tabs>
              <w:tab w:val="right" w:leader="dot" w:pos="10905"/>
            </w:tabs>
            <w:rPr>
              <w:rStyle w:val="ab"/>
              <w:sz w:val="28"/>
            </w:rPr>
          </w:pPr>
          <w:hyperlink w:anchor="_Toc154578088" w:history="1">
            <w:r w:rsidR="00A27B0F" w:rsidRPr="00A27B0F">
              <w:rPr>
                <w:rStyle w:val="ab"/>
                <w:sz w:val="28"/>
              </w:rPr>
              <w:t>Список</w:t>
            </w:r>
            <w:r w:rsidR="00A27B0F" w:rsidRPr="00A27B0F">
              <w:rPr>
                <w:rStyle w:val="ab"/>
                <w:sz w:val="28"/>
                <w:lang w:val="en-US"/>
              </w:rPr>
              <w:t xml:space="preserve"> </w:t>
            </w:r>
            <w:r w:rsidR="00A27B0F" w:rsidRPr="00A27B0F">
              <w:rPr>
                <w:rStyle w:val="ab"/>
                <w:sz w:val="28"/>
              </w:rPr>
              <w:t>литературы</w:t>
            </w:r>
            <w:r w:rsidR="00A27B0F" w:rsidRPr="00A27B0F">
              <w:rPr>
                <w:rStyle w:val="ab"/>
                <w:webHidden/>
                <w:sz w:val="28"/>
              </w:rPr>
              <w:tab/>
            </w:r>
            <w:r w:rsidR="00A27B0F" w:rsidRPr="00A27B0F">
              <w:rPr>
                <w:rStyle w:val="ab"/>
                <w:webHidden/>
                <w:sz w:val="28"/>
              </w:rPr>
              <w:fldChar w:fldCharType="begin"/>
            </w:r>
            <w:r w:rsidR="00A27B0F" w:rsidRPr="00A27B0F">
              <w:rPr>
                <w:rStyle w:val="ab"/>
                <w:webHidden/>
                <w:sz w:val="28"/>
              </w:rPr>
              <w:instrText xml:space="preserve"> PAGEREF _Toc154578088 \h </w:instrText>
            </w:r>
            <w:r w:rsidR="00A27B0F" w:rsidRPr="00A27B0F">
              <w:rPr>
                <w:rStyle w:val="ab"/>
                <w:webHidden/>
                <w:sz w:val="28"/>
              </w:rPr>
            </w:r>
            <w:r w:rsidR="00A27B0F" w:rsidRPr="00A27B0F">
              <w:rPr>
                <w:rStyle w:val="ab"/>
                <w:webHidden/>
                <w:sz w:val="28"/>
              </w:rPr>
              <w:fldChar w:fldCharType="separate"/>
            </w:r>
            <w:r w:rsidR="00A27B0F" w:rsidRPr="00A27B0F">
              <w:rPr>
                <w:rStyle w:val="ab"/>
                <w:webHidden/>
                <w:sz w:val="28"/>
              </w:rPr>
              <w:t>27</w:t>
            </w:r>
            <w:r w:rsidR="00A27B0F" w:rsidRPr="00A27B0F">
              <w:rPr>
                <w:rStyle w:val="ab"/>
                <w:webHidden/>
                <w:sz w:val="28"/>
              </w:rPr>
              <w:fldChar w:fldCharType="end"/>
            </w:r>
          </w:hyperlink>
        </w:p>
        <w:p w14:paraId="61D381F8" w14:textId="20629D60" w:rsidR="00A27B0F" w:rsidRDefault="00A27B0F">
          <w:r w:rsidRPr="00A27B0F">
            <w:rPr>
              <w:rStyle w:val="ab"/>
            </w:rPr>
            <w:fldChar w:fldCharType="end"/>
          </w:r>
        </w:p>
      </w:sdtContent>
    </w:sdt>
    <w:p w14:paraId="466FF7DD" w14:textId="167AA031" w:rsidR="00102821" w:rsidRDefault="00102821" w:rsidP="008C57DA">
      <w:pPr>
        <w:ind w:left="142"/>
      </w:pPr>
      <w:r>
        <w:br/>
      </w:r>
    </w:p>
    <w:p w14:paraId="79602E1F" w14:textId="77777777" w:rsidR="00102821" w:rsidRDefault="00102821">
      <w:r>
        <w:br w:type="page"/>
      </w:r>
    </w:p>
    <w:p w14:paraId="727A4BBF" w14:textId="77777777" w:rsidR="008C57DA" w:rsidRPr="00782C96" w:rsidRDefault="008C57DA" w:rsidP="005976E9">
      <w:pPr>
        <w:pStyle w:val="11"/>
      </w:pPr>
      <w:bookmarkStart w:id="1" w:name="_Toc136296691"/>
      <w:bookmarkStart w:id="2" w:name="_Toc154578066"/>
      <w:r w:rsidRPr="00782C96">
        <w:rPr>
          <w:rFonts w:hint="eastAsia"/>
        </w:rPr>
        <w:lastRenderedPageBreak/>
        <w:t>Введение</w:t>
      </w:r>
      <w:bookmarkEnd w:id="1"/>
      <w:bookmarkEnd w:id="2"/>
    </w:p>
    <w:p w14:paraId="73651ED8" w14:textId="0C6B07EC" w:rsidR="008C57DA" w:rsidRDefault="008C57DA" w:rsidP="005976E9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 xml:space="preserve"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</w:t>
      </w:r>
      <w:r w:rsidR="00B639A3">
        <w:t>полимеризации</w:t>
      </w:r>
      <w:r>
        <w:t xml:space="preserve"> происходит путем воздействия на светочувствительные, монофункциональные или многофункциональные </w:t>
      </w:r>
      <w:r w:rsidRPr="00A27B0F">
        <w:rPr>
          <w:rStyle w:val="ab"/>
        </w:rPr>
        <w:t>мономеры и</w:t>
      </w:r>
      <w:r>
        <w:t>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D928A4E" w14:textId="0D9501F0" w:rsidR="00986EA8" w:rsidRDefault="00986EA8" w:rsidP="005976E9">
      <w:pPr>
        <w:pStyle w:val="a7"/>
      </w:pP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</w:t>
      </w:r>
    </w:p>
    <w:p w14:paraId="551962D7" w14:textId="77777777" w:rsidR="00986EA8" w:rsidRDefault="00986EA8" w:rsidP="005976E9">
      <w:pPr>
        <w:pStyle w:val="2"/>
      </w:pPr>
      <w:bookmarkStart w:id="3" w:name="_Toc136296692"/>
      <w:bookmarkStart w:id="4" w:name="_Toc154578067"/>
      <w:r w:rsidRPr="00644CFE">
        <w:t>Актуальность</w:t>
      </w:r>
      <w:r>
        <w:t xml:space="preserve"> работы</w:t>
      </w:r>
      <w:bookmarkEnd w:id="3"/>
      <w:bookmarkEnd w:id="4"/>
    </w:p>
    <w:p w14:paraId="29C1C5D0" w14:textId="23D468B0" w:rsidR="00986EA8" w:rsidRDefault="00986EA8" w:rsidP="005976E9">
      <w:pPr>
        <w:pStyle w:val="a7"/>
      </w:pPr>
      <w:r>
        <w:t xml:space="preserve">Само же явление фотополимеризации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hUMDE6MTM6M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B84514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</w:t>
      </w:r>
      <w:r>
        <w:lastRenderedPageBreak/>
        <w:t xml:space="preserve">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OFQwMToxMzox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B84514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4VDAxOjEzOjE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B84514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4VDAxOjEzOjEy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==}</w:instrText>
          </w:r>
          <w:r>
            <w:fldChar w:fldCharType="separate"/>
          </w:r>
          <w:r w:rsidR="00B84514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B84514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B84514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hUMDE6MTM6M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B84514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56CA92B7" w14:textId="43E0D9F8" w:rsidR="008C57DA" w:rsidRDefault="00434EB5" w:rsidP="005976E9">
      <w:pPr>
        <w:pStyle w:val="a7"/>
      </w:pP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OFQwMToxMzox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xMi0yNlQxODozNjo0MSIsIk1vZGlmaWVkQnkiOiJfSE9NRSIsIklkIjoiNjU3MGZmMDYtZWUzMC00ZTBjLThlYzctZTliMjEzMjU3MWMwIiwiTW9kaWZpZWRPbiI6IjIwMjMtMTItMjhUMDE6MTM6MTI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==}</w:instrText>
          </w:r>
          <w:r>
            <w:fldChar w:fldCharType="separate"/>
          </w:r>
          <w:r w:rsidR="00B84514">
            <w:t>[8, 9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</w:t>
      </w:r>
      <w:r w:rsidR="00B12871">
        <w:t xml:space="preserve">Существует </w:t>
      </w:r>
      <w:r w:rsidR="00385B5D">
        <w:t>математическая модель,</w:t>
      </w:r>
      <w:r w:rsidR="00B12871">
        <w:t xml:space="preserve"> </w:t>
      </w:r>
      <w:r w:rsidR="00C0377D">
        <w:t xml:space="preserve">описывающая поведение композиции при полимеризации, а также рассчитывающая концентрационный профиль мономера, полимера и растворителя в смеси в каждый момент времени в каждой точке пространства. Она дает </w:t>
      </w:r>
      <w:r w:rsidR="00C0377D" w:rsidRPr="005976E9">
        <w:t>возможность</w:t>
      </w:r>
      <w:r w:rsidR="00C0377D">
        <w:t xml:space="preserve"> не только описать, но и прогнозировать свойства полученного полимера, варьируя некоторые параметры, в состав которых </w:t>
      </w:r>
      <w:r w:rsidR="00C0377D" w:rsidRPr="00C0377D">
        <w:t>входят коэффициенты взаимной диффузии и самодиффузии компонентов. В модели фактически используются эмпирические коэффициенты, усредненные для целой группы веществ. При этом для упрощения принято, что реакция происходит в изотермических условиях.</w:t>
      </w:r>
    </w:p>
    <w:p w14:paraId="77B64605" w14:textId="2F83DDC3" w:rsidR="00434EB5" w:rsidRDefault="00434EB5" w:rsidP="005976E9">
      <w:pPr>
        <w:pStyle w:val="2"/>
      </w:pPr>
      <w:bookmarkStart w:id="5" w:name="_Toc136296693"/>
      <w:bookmarkStart w:id="6" w:name="_Toc154578068"/>
      <w:r>
        <w:t>Цель работы</w:t>
      </w:r>
      <w:bookmarkEnd w:id="5"/>
      <w:bookmarkEnd w:id="6"/>
    </w:p>
    <w:p w14:paraId="45E3178E" w14:textId="6FCFF0A7" w:rsidR="00C0377D" w:rsidRDefault="00C0377D" w:rsidP="005976E9">
      <w:pPr>
        <w:pStyle w:val="a7"/>
      </w:pPr>
      <w:r w:rsidRPr="00D71715">
        <w:t xml:space="preserve">В связи </w:t>
      </w:r>
      <w:r w:rsidRPr="00C0377D">
        <w:rPr>
          <w:rStyle w:val="a9"/>
        </w:rPr>
        <w:t>с этим целью данной работы являлось определение значений вязкости</w:t>
      </w:r>
      <w:r>
        <w:rPr>
          <w:rStyle w:val="a9"/>
        </w:rPr>
        <w:t>, коэффициентов диффузии</w:t>
      </w:r>
      <w:r w:rsidR="00ED5242">
        <w:rPr>
          <w:rStyle w:val="a9"/>
        </w:rPr>
        <w:t xml:space="preserve"> в </w:t>
      </w:r>
      <w:r w:rsidRPr="00C0377D">
        <w:rPr>
          <w:rStyle w:val="a9"/>
        </w:rPr>
        <w:t>конкретных систем</w:t>
      </w:r>
      <w:r w:rsidR="00ED5242">
        <w:rPr>
          <w:rStyle w:val="a9"/>
        </w:rPr>
        <w:t>ах</w:t>
      </w:r>
      <w:r>
        <w:rPr>
          <w:rStyle w:val="a9"/>
        </w:rPr>
        <w:t xml:space="preserve"> </w:t>
      </w:r>
      <w:r w:rsidRPr="00434EB5">
        <w:t>олигокарбонатметакрила</w:t>
      </w:r>
      <w:r>
        <w:t>тов</w:t>
      </w:r>
      <w:r w:rsidRPr="00C0377D">
        <w:rPr>
          <w:rStyle w:val="a9"/>
        </w:rPr>
        <w:t xml:space="preserve">, а также их зависимости от температуры и </w:t>
      </w:r>
      <w:r w:rsidRPr="00C0377D">
        <w:rPr>
          <w:rStyle w:val="a9"/>
        </w:rPr>
        <w:lastRenderedPageBreak/>
        <w:t>состава фотополимерной композиции</w:t>
      </w:r>
      <w:r>
        <w:rPr>
          <w:rStyle w:val="a9"/>
        </w:rPr>
        <w:t xml:space="preserve"> для использования полученных значений в качестве параметров </w:t>
      </w:r>
      <w:r>
        <w:t xml:space="preserve">математической модели фотополимеризации </w:t>
      </w:r>
      <w:r w:rsidRPr="00434EB5">
        <w:t>олигокарбонатметакрила</w:t>
      </w:r>
      <w:r>
        <w:t xml:space="preserve">тов в присутствии растворителя и </w:t>
      </w:r>
      <w:commentRangeStart w:id="7"/>
      <w:r>
        <w:t>фотоинициаторов - о-хинонов.</w:t>
      </w:r>
      <w:commentRangeEnd w:id="7"/>
      <w:r>
        <w:rPr>
          <w:rStyle w:val="af4"/>
          <w:rFonts w:eastAsia="SimSun" w:cstheme="minorBidi"/>
          <w:color w:val="auto"/>
          <w:lang w:eastAsia="en-US"/>
        </w:rPr>
        <w:commentReference w:id="7"/>
      </w:r>
    </w:p>
    <w:p w14:paraId="1CAEE339" w14:textId="7BCC5825" w:rsidR="00434EB5" w:rsidRDefault="00434EB5" w:rsidP="00A451E7">
      <w:pPr>
        <w:pStyle w:val="2"/>
      </w:pPr>
      <w:bookmarkStart w:id="8" w:name="_Toc136296694"/>
      <w:bookmarkStart w:id="9" w:name="_Toc154578069"/>
      <w:r>
        <w:t>Задачи работы</w:t>
      </w:r>
      <w:bookmarkEnd w:id="8"/>
      <w:bookmarkEnd w:id="9"/>
    </w:p>
    <w:p w14:paraId="7C4FB867" w14:textId="77777777" w:rsidR="00434EB5" w:rsidRDefault="00434EB5" w:rsidP="005976E9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5976E9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5976E9">
      <w:pPr>
        <w:pStyle w:val="a7"/>
        <w:numPr>
          <w:ilvl w:val="0"/>
          <w:numId w:val="6"/>
        </w:numPr>
      </w:pPr>
      <w:r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5976E9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5976E9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5976E9">
      <w:pPr>
        <w:pStyle w:val="a7"/>
      </w:pPr>
    </w:p>
    <w:p w14:paraId="7D4ADC6E" w14:textId="77777777" w:rsidR="003E4B78" w:rsidRDefault="003E4B78" w:rsidP="005976E9">
      <w:pPr>
        <w:pStyle w:val="a7"/>
      </w:pPr>
    </w:p>
    <w:p w14:paraId="0E622FB7" w14:textId="222BEA1E" w:rsidR="00925AA8" w:rsidRDefault="00925AA8" w:rsidP="005976E9">
      <w:pPr>
        <w:pStyle w:val="11"/>
      </w:pPr>
      <w:bookmarkStart w:id="10" w:name="_Toc136296695"/>
      <w:bookmarkStart w:id="11" w:name="_Toc154578070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10"/>
      <w:bookmarkEnd w:id="11"/>
    </w:p>
    <w:p w14:paraId="23DEF702" w14:textId="4D1C0C2E" w:rsidR="007062E5" w:rsidRDefault="00FE0206" w:rsidP="005976E9">
      <w:pPr>
        <w:pStyle w:val="2"/>
        <w:numPr>
          <w:ilvl w:val="0"/>
          <w:numId w:val="9"/>
        </w:numPr>
      </w:pPr>
      <w:bookmarkStart w:id="12" w:name="_Toc154578071"/>
      <w:r>
        <w:t>Введение</w:t>
      </w:r>
      <w:bookmarkEnd w:id="12"/>
    </w:p>
    <w:p w14:paraId="5A383F8E" w14:textId="1E581134" w:rsidR="00282270" w:rsidRDefault="00B85405" w:rsidP="005976E9">
      <w:pPr>
        <w:pStyle w:val="a7"/>
      </w:pPr>
      <w:r>
        <w:t xml:space="preserve">Фотополимеризующаяся системы имеет неоднородное распределение концентрации реагирующих веществ по пространству, реакция полимеризация идет с выделением тепла, тем самым температура в отдельных частях </w:t>
      </w:r>
      <w:r w:rsidR="00383A4B">
        <w:t>композиции</w:t>
      </w:r>
      <w:r>
        <w:t xml:space="preserve"> не одинакова, то есть такая система является неравновесной. </w:t>
      </w:r>
      <w:r w:rsidR="00B7218E">
        <w:t xml:space="preserve">При этом </w:t>
      </w:r>
      <w:r w:rsidR="005A0B11" w:rsidRPr="008F3E8B">
        <w:t>возникают</w:t>
      </w:r>
      <w:r w:rsidR="00B7218E">
        <w:t xml:space="preserve"> необратимые</w:t>
      </w:r>
      <w:r w:rsidR="005A0B11" w:rsidRPr="008F3E8B">
        <w:t xml:space="preserve"> процессы</w:t>
      </w:r>
      <w:r w:rsidR="00B12871">
        <w:t xml:space="preserve"> </w:t>
      </w:r>
      <w:r w:rsidR="005A0B11" w:rsidRPr="008F3E8B">
        <w:t>переноса</w:t>
      </w:r>
      <w:r w:rsidR="00B7218E">
        <w:t xml:space="preserve"> </w:t>
      </w:r>
      <w:r w:rsidR="00B7218E" w:rsidRPr="008F3E8B">
        <w:t>массы</w:t>
      </w:r>
      <w:r w:rsidR="00B7218E">
        <w:t xml:space="preserve"> (диффузия)</w:t>
      </w:r>
      <w:r w:rsidR="00B7218E" w:rsidRPr="008F3E8B">
        <w:t>, энергии</w:t>
      </w:r>
      <w:r w:rsidR="00B7218E">
        <w:t xml:space="preserve"> (теплоперенос)</w:t>
      </w:r>
      <w:r w:rsidR="00B7218E" w:rsidRPr="008F3E8B">
        <w:t xml:space="preserve">, </w:t>
      </w:r>
      <w:commentRangeStart w:id="13"/>
      <w:r w:rsidR="00B7218E" w:rsidRPr="008F3E8B">
        <w:t>импульса</w:t>
      </w:r>
      <w:commentRangeEnd w:id="13"/>
      <w:r w:rsidR="00B7218E">
        <w:rPr>
          <w:rStyle w:val="af4"/>
          <w:rFonts w:eastAsia="SimSun" w:cstheme="minorBidi"/>
          <w:color w:val="auto"/>
          <w:lang w:eastAsia="en-US"/>
        </w:rPr>
        <w:commentReference w:id="13"/>
      </w:r>
      <w:r w:rsidR="00B7218E">
        <w:t xml:space="preserve"> (внутреннее трение).</w:t>
      </w:r>
    </w:p>
    <w:p w14:paraId="16342DE1" w14:textId="5A8FB0FD" w:rsidR="00B12871" w:rsidRPr="008F3E8B" w:rsidRDefault="00B12871" w:rsidP="005976E9">
      <w:pPr>
        <w:pStyle w:val="a7"/>
      </w:pPr>
      <w:r>
        <w:t xml:space="preserve">Особое внимание </w:t>
      </w:r>
      <w:r w:rsidR="00B7218E">
        <w:t xml:space="preserve">стоит уделить </w:t>
      </w:r>
      <w:r>
        <w:t>диффузии</w:t>
      </w:r>
      <w:r w:rsidR="00B7218E">
        <w:t xml:space="preserve">, как процессу, напрямую влияющему на кинетику химической реакции полимеризации и инициирования, а также </w:t>
      </w:r>
      <w:r>
        <w:t xml:space="preserve">вязкости, как </w:t>
      </w:r>
      <w:r w:rsidR="00B7218E">
        <w:t>процессу,</w:t>
      </w:r>
      <w:r>
        <w:t xml:space="preserve"> с</w:t>
      </w:r>
      <w:r w:rsidR="00B7218E">
        <w:t>ильно связанному с диффузией. Напрямую коэфф</w:t>
      </w:r>
      <w:r w:rsidR="00906030">
        <w:t>ициенты, определяющие диффузию компонент в жидкой смеси найти крайне сложно, однако их можно оценить, зная вязкость композиции. Теоретическое описание процессов переноса массы и импульса в жидкой фазе, а также их зависимости от состава и температуры рассмотрено ниже.</w:t>
      </w:r>
    </w:p>
    <w:p w14:paraId="7377E926" w14:textId="2C5202B0" w:rsidR="00282270" w:rsidRDefault="007062E5" w:rsidP="005976E9">
      <w:pPr>
        <w:pStyle w:val="3"/>
      </w:pPr>
      <w:bookmarkStart w:id="14" w:name="_Toc154578072"/>
      <w:r>
        <w:t>Диффузия</w:t>
      </w:r>
      <w:bookmarkEnd w:id="14"/>
    </w:p>
    <w:p w14:paraId="524BFE01" w14:textId="212477E1" w:rsidR="00906030" w:rsidRDefault="0053439D" w:rsidP="005976E9">
      <w:pPr>
        <w:pStyle w:val="a7"/>
      </w:pPr>
      <w:r>
        <w:t xml:space="preserve">Если в составе молекул </w:t>
      </w:r>
      <w:r w:rsidR="008F3E8B">
        <w:t xml:space="preserve">одного </w:t>
      </w:r>
      <w:r>
        <w:t>вещества имеется примесь молекул другого типа, и эта примесь в объеме распределена неоднородно</w:t>
      </w:r>
      <w:r w:rsidR="008F3E8B">
        <w:t xml:space="preserve">, </w:t>
      </w:r>
      <w:r>
        <w:t>то из-за хаотического движения молекул примесь начнет стремиться к равномерному распределению</w:t>
      </w:r>
      <w:r w:rsidR="008F3E8B">
        <w:t xml:space="preserve"> в пространстве</w:t>
      </w:r>
      <w:r>
        <w:t>. Возникнет перенос вещества примеси – диффузия</w:t>
      </w:r>
      <w:r w:rsidR="008F3E8B">
        <w:t>.</w:t>
      </w:r>
      <w:r w:rsidR="00170F64">
        <w:t xml:space="preserve"> Такое описание этого явления применимо не только на молекулярном, но и макроуровне, например диффузия твердых част</w:t>
      </w:r>
      <w:r w:rsidR="007045E3">
        <w:t>иц</w:t>
      </w:r>
      <w:r w:rsidR="00170F64">
        <w:t xml:space="preserve"> в жидкости,</w:t>
      </w:r>
      <w:r w:rsidR="00906030">
        <w:t xml:space="preserve"> газообразных веществ в объеме и тд. Од</w:t>
      </w:r>
      <w:r w:rsidR="00170F64">
        <w:t xml:space="preserve">нако </w:t>
      </w:r>
      <w:r w:rsidR="00B12871">
        <w:t>модели,</w:t>
      </w:r>
      <w:r w:rsidR="00170F64">
        <w:t xml:space="preserve"> созданные для описания простых процессов </w:t>
      </w:r>
      <w:r w:rsidR="00B12871">
        <w:t>на макроуровне,</w:t>
      </w:r>
      <w:r w:rsidR="00170F64">
        <w:t xml:space="preserve"> могут неправильно описывать процессы, происходящие с молекулами</w:t>
      </w:r>
      <w:r w:rsidR="00906030">
        <w:t xml:space="preserve"> из-за многочисленных </w:t>
      </w:r>
      <w:r w:rsidR="00906030">
        <w:lastRenderedPageBreak/>
        <w:t>межмолекулярных связей, конформационных переходов молекулы, полярности растворителя и растворимого вещества</w:t>
      </w:r>
      <w:r w:rsidR="00170F64">
        <w:t xml:space="preserve">. </w:t>
      </w:r>
    </w:p>
    <w:p w14:paraId="64D16C5B" w14:textId="6EFC0A9B" w:rsidR="0053439D" w:rsidRDefault="007045E3" w:rsidP="005976E9">
      <w:pPr>
        <w:pStyle w:val="a7"/>
      </w:pPr>
      <w:r>
        <w:t>Плотность п</w:t>
      </w:r>
      <w:r w:rsidR="00170F64">
        <w:t>оток</w:t>
      </w:r>
      <w:r>
        <w:t>а</w:t>
      </w:r>
      <w:r w:rsidR="00170F64">
        <w:t xml:space="preserve"> вещества в результате диффузии </w:t>
      </w:r>
      <w:r w:rsidR="00D359F6">
        <w:t xml:space="preserve">в 1-мерном случае (для простоты) </w:t>
      </w:r>
      <w:r w:rsidR="00170F64">
        <w:t>оп</w:t>
      </w:r>
      <w:r w:rsidR="0053439D">
        <w:t xml:space="preserve">ределяется </w:t>
      </w:r>
      <w:r w:rsidR="00E923B5">
        <w:t>1 законом</w:t>
      </w:r>
      <w:r w:rsidR="0053439D">
        <w:t xml:space="preserve"> Фика</w:t>
      </w:r>
      <w:r w:rsidR="00FB2CEF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DefaultPlaceholder_-1854013440"/>
          </w:placeholder>
        </w:sdtPr>
        <w:sdtContent>
          <w:r w:rsidR="00FB2CEF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}</w:instrText>
          </w:r>
          <w:r w:rsidR="00FB2CEF">
            <w:fldChar w:fldCharType="separate"/>
          </w:r>
          <w:r w:rsidR="00B84514">
            <w:t>[10]</w:t>
          </w:r>
          <w:r w:rsidR="00FB2CEF">
            <w:fldChar w:fldCharType="end"/>
          </w:r>
        </w:sdtContent>
      </w:sdt>
      <w:r w:rsidR="0053439D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5976E9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225E1C78" w:rsidR="0053439D" w:rsidRDefault="0053439D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5ADF6921" w14:textId="3AAE0E3D" w:rsidR="00B13A65" w:rsidRDefault="005D4BA6" w:rsidP="005976E9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 w:rsidRPr="008527E1">
        <w:t xml:space="preserve"> </w:t>
      </w:r>
      <w:r w:rsidR="001204EC" w:rsidRPr="008527E1">
        <w:t>–</w:t>
      </w:r>
      <w:r w:rsidR="0053439D" w:rsidRPr="008527E1">
        <w:t xml:space="preserve"> </w:t>
      </w:r>
      <w:r w:rsidR="001204EC">
        <w:t>прои</w:t>
      </w:r>
      <w:r w:rsidR="008527E1">
        <w:t xml:space="preserve">зводная концентрации по направлению, в общем случае градиент </w:t>
      </w:r>
      <w:commentRangeStart w:id="15"/>
      <w:r w:rsidR="008527E1">
        <w:t xml:space="preserve">скалярного поля </w:t>
      </w:r>
      <w:commentRangeEnd w:id="15"/>
      <w:r w:rsidR="008527E1">
        <w:rPr>
          <w:rStyle w:val="af4"/>
          <w:rFonts w:eastAsia="SimSun" w:cstheme="minorBidi"/>
          <w:color w:val="auto"/>
          <w:lang w:eastAsia="en-US"/>
        </w:rPr>
        <w:commentReference w:id="15"/>
      </w:r>
      <w:r w:rsidR="008527E1">
        <w:t>концентрации вещества</w:t>
      </w:r>
      <w:r w:rsidR="00D753E9">
        <w:t>, М/м</w:t>
      </w:r>
    </w:p>
    <w:p w14:paraId="53934C3D" w14:textId="1D54E0D5" w:rsidR="001204EC" w:rsidRDefault="001204EC" w:rsidP="005976E9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</w:t>
      </w:r>
      <w:r w:rsidR="00D753E9">
        <w:t>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8B40E1">
        <w:t xml:space="preserve"> </w:t>
      </w:r>
    </w:p>
    <w:p w14:paraId="5C41FF01" w14:textId="4B862213" w:rsidR="008B40E1" w:rsidRDefault="008B40E1" w:rsidP="005976E9">
      <w:pPr>
        <w:pStyle w:val="a6"/>
      </w:pPr>
      <w:r>
        <w:t xml:space="preserve">Таким образом зная распределение вещества в </w:t>
      </w:r>
      <w:r w:rsidR="00405E44">
        <w:t>пространстве в</w:t>
      </w:r>
      <w:r>
        <w:t xml:space="preserve">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 w:rsidR="00405E44">
        <w:t xml:space="preserve">, можно вычислить распределение вещества в любой другой момент времени </w:t>
      </w:r>
      <w:r>
        <w:t xml:space="preserve">с помощью закона сохранения массы </w:t>
      </w:r>
      <w:r w:rsidR="00405E44">
        <w:t>(уравнения непрерывности) для несжимаемой</w:t>
      </w:r>
      <w:r w:rsidR="00405E44" w:rsidRPr="00405E44">
        <w:t xml:space="preserve"> </w:t>
      </w:r>
      <w:r w:rsidR="00405E44">
        <w:t>жидкости:</w:t>
      </w:r>
      <w:r w:rsidR="00405E44"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05E44" w14:paraId="33DA8150" w14:textId="77777777" w:rsidTr="00A46E1B">
        <w:tc>
          <w:tcPr>
            <w:tcW w:w="434" w:type="pct"/>
          </w:tcPr>
          <w:p w14:paraId="5DB0F43C" w14:textId="77777777" w:rsidR="00405E44" w:rsidRDefault="00405E44" w:rsidP="005976E9">
            <w:pPr>
              <w:pStyle w:val="a7"/>
            </w:pPr>
          </w:p>
        </w:tc>
        <w:tc>
          <w:tcPr>
            <w:tcW w:w="3934" w:type="pct"/>
          </w:tcPr>
          <w:p w14:paraId="689680CE" w14:textId="2A159F04" w:rsidR="00405E44" w:rsidRPr="00102821" w:rsidRDefault="005D4BA6" w:rsidP="005976E9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.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70D844F6" w14:textId="79D8F639" w:rsidR="00405E44" w:rsidRDefault="00405E44" w:rsidP="005976E9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15F72720" w14:textId="4DEC4771" w:rsidR="003E4B78" w:rsidRDefault="003E4B78" w:rsidP="005976E9">
      <w:pPr>
        <w:pStyle w:val="3"/>
      </w:pPr>
      <w:bookmarkStart w:id="16" w:name="_Toc154578073"/>
      <w:r>
        <w:t>Вязкость</w:t>
      </w:r>
      <w:bookmarkEnd w:id="16"/>
    </w:p>
    <w:p w14:paraId="50D5C929" w14:textId="2545D6A0" w:rsidR="007045E3" w:rsidRDefault="008A1895" w:rsidP="005976E9">
      <w:pPr>
        <w:pStyle w:val="a7"/>
      </w:pPr>
      <w:r>
        <w:t xml:space="preserve">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</w:t>
      </w:r>
      <w:r w:rsidR="00A3082E">
        <w:t>внутри вещества</w:t>
      </w:r>
      <w:r w:rsidR="00282270" w:rsidRPr="007045E3">
        <w:t xml:space="preserve">. </w:t>
      </w:r>
      <w:r w:rsidR="007045E3" w:rsidRPr="007045E3">
        <w:t>Действительно, всякое изменение импульса вызывается действием силы, в данном случае это сила сцепления между движущимися</w:t>
      </w:r>
      <w:r w:rsidR="00A3082E">
        <w:t xml:space="preserve"> </w:t>
      </w:r>
      <w:r w:rsidR="00A3082E" w:rsidRPr="007045E3">
        <w:t>с различными скоростями</w:t>
      </w:r>
      <w:r w:rsidR="007045E3" w:rsidRPr="007045E3">
        <w:t xml:space="preserve"> слоями жидкости или газа</w:t>
      </w:r>
      <w:r w:rsidR="00DD13FA">
        <w:t xml:space="preserve">. </w:t>
      </w:r>
      <w:r w:rsidR="00282270">
        <w:t xml:space="preserve">В результате, импульс слоя, </w:t>
      </w:r>
      <w:r w:rsidR="00A3082E">
        <w:t>скорость которого больше,</w:t>
      </w:r>
      <w:r w:rsidR="00282270">
        <w:t xml:space="preserve"> уменьшается</w:t>
      </w:r>
      <w:r w:rsidR="00DD13FA">
        <w:t>, что приводит к торможению этого слоя</w:t>
      </w:r>
      <w:r w:rsidR="00282270">
        <w:t xml:space="preserve">, а </w:t>
      </w:r>
      <w:r w:rsidR="00DD13FA">
        <w:t xml:space="preserve">импульс слоя, </w:t>
      </w:r>
      <w:r w:rsidR="00282270">
        <w:t xml:space="preserve">движущегося медленнее – увеличивается, что приводит к </w:t>
      </w:r>
      <w:r w:rsidR="00DD13FA">
        <w:t xml:space="preserve">его </w:t>
      </w:r>
      <w:r w:rsidR="00282270">
        <w:t>ускорению</w:t>
      </w:r>
      <w:r w:rsidR="00DD13FA">
        <w:t xml:space="preserve">. </w:t>
      </w:r>
      <w:r w:rsidR="007045E3">
        <w:t>Плотность потока импульса описывается уравнением Ньютон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7045E3" w14:paraId="42D9C035" w14:textId="77777777" w:rsidTr="007045E3">
        <w:tc>
          <w:tcPr>
            <w:tcW w:w="467" w:type="pct"/>
          </w:tcPr>
          <w:p w14:paraId="7333F0F6" w14:textId="77777777" w:rsidR="007045E3" w:rsidRDefault="007045E3" w:rsidP="005976E9">
            <w:pPr>
              <w:pStyle w:val="a7"/>
            </w:pPr>
          </w:p>
        </w:tc>
        <w:tc>
          <w:tcPr>
            <w:tcW w:w="3967" w:type="pct"/>
          </w:tcPr>
          <w:p w14:paraId="2AAFF3A5" w14:textId="28F3EFD0" w:rsidR="007045E3" w:rsidRDefault="007045E3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П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B22D888" w14:textId="70AA4A23" w:rsidR="007045E3" w:rsidRDefault="007045E3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35B4BAE4" w14:textId="768434D7" w:rsidR="007045E3" w:rsidRDefault="007045E3" w:rsidP="005976E9">
      <w:pPr>
        <w:pStyle w:val="a6"/>
      </w:pPr>
      <m:oMath>
        <m:r>
          <w:rPr>
            <w:rFonts w:ascii="Cambria Math" w:hAnsi="Cambria Math"/>
          </w:rPr>
          <m:t>П</m:t>
        </m:r>
      </m:oMath>
      <w:r w:rsidRPr="007045E3">
        <w:t xml:space="preserve">- </w:t>
      </w:r>
      <w:r>
        <w:t>тензор плотности потока импульса</w:t>
      </w:r>
    </w:p>
    <w:p w14:paraId="48EC14F7" w14:textId="309EC226" w:rsidR="007045E3" w:rsidRDefault="005D4BA6" w:rsidP="005976E9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lang w:val="en-US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v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7045E3">
        <w:t xml:space="preserve"> – производная скорости вдоль течения жидкости по направлению</w:t>
      </w:r>
      <w:r w:rsidR="00DD66A5">
        <w:t xml:space="preserve">, </w:t>
      </w:r>
      <w:commentRangeStart w:id="17"/>
      <w:r w:rsidR="00DD66A5">
        <w:t>перпендикулярному к плоскости потока</w:t>
      </w:r>
      <w:commentRangeEnd w:id="17"/>
      <w:r w:rsidR="00E923B5">
        <w:rPr>
          <w:rStyle w:val="af4"/>
          <w:rFonts w:eastAsia="SimSun" w:cstheme="minorBidi"/>
          <w:color w:val="auto"/>
          <w:lang w:eastAsia="en-US"/>
        </w:rPr>
        <w:commentReference w:id="17"/>
      </w:r>
    </w:p>
    <w:p w14:paraId="558B0172" w14:textId="70325C89" w:rsidR="00DD66A5" w:rsidRPr="00DD66A5" w:rsidRDefault="00DD66A5" w:rsidP="005976E9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коэффициент вязкости, динамическая </w:t>
      </w:r>
      <w:r w:rsidR="006851C5">
        <w:t>вязкость</w:t>
      </w:r>
      <w:r>
        <w:t xml:space="preserve"> </w:t>
      </w:r>
    </w:p>
    <w:p w14:paraId="689DAA87" w14:textId="40C17130" w:rsidR="00B14DD4" w:rsidRDefault="00B14DD4" w:rsidP="005976E9">
      <w:pPr>
        <w:pStyle w:val="a7"/>
      </w:pPr>
      <w:r>
        <w:t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неньютоновких жидкостей являются высоковязкие вещества (тяжелые моторные масла, полимеры, концентрированные растворы солей и др.)</w:t>
      </w:r>
    </w:p>
    <w:p w14:paraId="6E45615F" w14:textId="5EC63D36" w:rsidR="008E44BB" w:rsidRDefault="00B14DD4" w:rsidP="005976E9">
      <w:pPr>
        <w:pStyle w:val="3"/>
      </w:pPr>
      <w:bookmarkStart w:id="18" w:name="_Toc154578074"/>
      <w:r>
        <w:t xml:space="preserve">Взаимосвязь </w:t>
      </w:r>
      <w:r w:rsidRPr="00B14DD4">
        <w:t>вязкости</w:t>
      </w:r>
      <w:r>
        <w:t xml:space="preserve"> и диффузии</w:t>
      </w:r>
      <w:bookmarkEnd w:id="18"/>
    </w:p>
    <w:p w14:paraId="4018AD1C" w14:textId="5A51B2A3" w:rsidR="00E923B5" w:rsidRPr="00C53788" w:rsidRDefault="00133D4B" w:rsidP="005976E9">
      <w:pPr>
        <w:pStyle w:val="a7"/>
      </w:pPr>
      <w:r>
        <w:t xml:space="preserve">Между коэффициентом вязкости и диффузии в жидкостях нет простой взаимосвязи. </w:t>
      </w:r>
      <w:r w:rsidR="00A3082E">
        <w:t>В</w:t>
      </w:r>
      <w:r w:rsidR="005A0B11" w:rsidRPr="00C53788">
        <w:t>язкость, например, может для разны</w:t>
      </w:r>
      <w:r w:rsidRPr="00C53788">
        <w:t>х</w:t>
      </w:r>
      <w:r w:rsidR="005A0B11" w:rsidRPr="00C53788">
        <w:t xml:space="preserve"> жидкостей сильно отличаться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</w:t>
      </w:r>
    </w:p>
    <w:p w14:paraId="679B637C" w14:textId="460356B9" w:rsidR="00202D85" w:rsidRDefault="005B60DA" w:rsidP="005976E9">
      <w:pPr>
        <w:pStyle w:val="a7"/>
      </w:pPr>
      <w:r>
        <w:t>Для простого сравнения и оценки значений коэффициентов диффузии была использована</w:t>
      </w:r>
      <w:r w:rsidR="00202D85">
        <w:t xml:space="preserve"> прост</w:t>
      </w:r>
      <w:r>
        <w:t>ая</w:t>
      </w:r>
      <w:r w:rsidR="00202D85">
        <w:t xml:space="preserve"> модель</w:t>
      </w:r>
      <w:r>
        <w:t xml:space="preserve"> </w:t>
      </w:r>
      <w:r w:rsidR="00202D85">
        <w:t>шарика в</w:t>
      </w:r>
      <w:r>
        <w:t xml:space="preserve"> вязкой</w:t>
      </w:r>
      <w:r w:rsidR="00202D85">
        <w:t xml:space="preserve"> жидкости.</w:t>
      </w:r>
      <w:r>
        <w:t xml:space="preserve"> Предполагая</w:t>
      </w:r>
      <w:r w:rsidR="000652AC" w:rsidRPr="000652AC">
        <w:t>, что числа Рейнольдса малы</w:t>
      </w:r>
      <w:r>
        <w:t xml:space="preserve"> (отсутствует турбулентность)</w:t>
      </w:r>
      <w:r w:rsidR="000652AC" w:rsidRPr="000652AC">
        <w:t>, то для силы сопротивления, испытываемой макроскопическим шариком (частицей), можно использовать формулу Стокса</w:t>
      </w:r>
      <w:r w:rsidR="00F44C67">
        <w:t xml:space="preserve"> </w:t>
      </w:r>
      <w:sdt>
        <w:sdtPr>
          <w:alias w:val="To edit, see citavi.com/edit"/>
          <w:tag w:val="CitaviPlaceholder#44905111-c2bd-4b62-8581-f2c4096ddbe4"/>
          <w:id w:val="1138622716"/>
          <w:placeholder>
            <w:docPart w:val="DefaultPlaceholder_-1854013440"/>
          </w:placeholder>
        </w:sdtPr>
        <w:sdtContent>
          <w:r w:rsidR="00F44C67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==}</w:instrText>
          </w:r>
          <w:r w:rsidR="00F44C67">
            <w:fldChar w:fldCharType="separate"/>
          </w:r>
          <w:r w:rsidR="00B84514">
            <w:t>[11]</w:t>
          </w:r>
          <w:r w:rsidR="00F44C67">
            <w:fldChar w:fldCharType="end"/>
          </w:r>
        </w:sdtContent>
      </w:sdt>
      <w:r w:rsidR="00202D85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5976E9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5D4BA6" w:rsidP="005976E9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m:rPr>
                    <m:sty m:val="p"/>
                  </m:rPr>
                  <w:rPr>
                    <w:rFonts w:ascii="Cambria Math" w:hAnsi="Cambria Math"/>
                  </w:rPr>
                  <m:t>=-6πr</m:t>
                </m:r>
                <m:r>
                  <w:rPr>
                    <w:rFonts w:ascii="Cambria Math" w:hAnsi="Cambria Math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li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48524843" w:rsidR="00202D85" w:rsidRDefault="00202D85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169F682E" w14:textId="52D690CB" w:rsidR="00202D85" w:rsidRPr="00202D85" w:rsidRDefault="005D4BA6" w:rsidP="005976E9">
      <w:pPr>
        <w:pStyle w:val="a6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5976E9">
      <w:pPr>
        <w:pStyle w:val="a6"/>
      </w:pPr>
      <w:r w:rsidRPr="00202D85">
        <w:rPr>
          <w:lang w:val="en-US"/>
        </w:rPr>
        <w:lastRenderedPageBreak/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5976E9">
      <w:pPr>
        <w:pStyle w:val="a6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— динамическая вязкость жидкости,</w:t>
      </w:r>
    </w:p>
    <w:p w14:paraId="3D3839CD" w14:textId="631FA32D" w:rsidR="00202D85" w:rsidRPr="000652AC" w:rsidRDefault="005D4BA6" w:rsidP="005976E9">
      <w:pPr>
        <w:pStyle w:val="a6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373A6F13" w:rsidR="000652AC" w:rsidRDefault="000652AC" w:rsidP="005976E9">
      <w:pPr>
        <w:pStyle w:val="a7"/>
      </w:pPr>
      <w:r>
        <w:t>Таким образом, получается выражение</w:t>
      </w:r>
      <w:r w:rsidR="00F954D2">
        <w:t xml:space="preserve"> </w:t>
      </w:r>
      <w:sdt>
        <w:sdtPr>
          <w:alias w:val="To edit, see citavi.com/edit"/>
          <w:tag w:val="CitaviPlaceholder#d94a7ad8-4fa3-4107-9b24-ef297187685c"/>
          <w:id w:val="-1234926483"/>
          <w:placeholder>
            <w:docPart w:val="DefaultPlaceholder_-1854013440"/>
          </w:placeholder>
        </w:sdtPr>
        <w:sdtContent>
          <w:r w:rsidR="00F954D2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==}</w:instrText>
          </w:r>
          <w:r w:rsidR="00F954D2">
            <w:fldChar w:fldCharType="separate"/>
          </w:r>
          <w:r w:rsidR="00F954D2">
            <w:t>[11]</w:t>
          </w:r>
          <w:r w:rsidR="00F954D2"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5976E9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396B3B57" w:rsidR="000652AC" w:rsidRDefault="000652AC" w:rsidP="005976E9">
            <w:pPr>
              <w:pStyle w:val="a7"/>
            </w:pPr>
            <w:bookmarkStart w:id="19" w:name="_Ref154576141"/>
            <w:r>
              <w:t>(</w:t>
            </w:r>
            <w:fldSimple w:instr=" SEQ Формула \*ARABIC ">
              <w:r w:rsidR="00625B79">
                <w:rPr>
                  <w:noProof/>
                </w:rPr>
                <w:t>4</w:t>
              </w:r>
            </w:fldSimple>
            <w:r>
              <w:t>)</w:t>
            </w:r>
            <w:bookmarkEnd w:id="19"/>
          </w:p>
        </w:tc>
      </w:tr>
    </w:tbl>
    <w:p w14:paraId="632153F3" w14:textId="695E71F5" w:rsidR="00F301C7" w:rsidRDefault="005D4BA6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0652AC" w:rsidRPr="00B84514">
        <w:t xml:space="preserve"> – </w:t>
      </w:r>
      <w:r w:rsidR="000652AC">
        <w:t xml:space="preserve">постоянная </w:t>
      </w:r>
      <w:r w:rsidR="00373951">
        <w:t>Б</w:t>
      </w:r>
      <w:r w:rsidR="000652AC">
        <w:t>ольцмана</w:t>
      </w:r>
    </w:p>
    <w:p w14:paraId="26A7FD07" w14:textId="54898302" w:rsidR="00BA6FED" w:rsidRDefault="00BA6FED" w:rsidP="005976E9">
      <w:pPr>
        <w:pStyle w:val="3"/>
      </w:pPr>
      <w:bookmarkStart w:id="20" w:name="_Toc154578075"/>
      <w:r>
        <w:t>Связь с температурой</w:t>
      </w:r>
      <w:bookmarkEnd w:id="20"/>
    </w:p>
    <w:p w14:paraId="4A170483" w14:textId="1C389893" w:rsidR="00BA6FED" w:rsidRDefault="00E923B5" w:rsidP="005976E9">
      <w:pPr>
        <w:pStyle w:val="a7"/>
      </w:pPr>
      <w:r>
        <w:t>Можно считать, что в жидкостях зависимость вязкостей и коэффициентов диффузии близки к закону</w:t>
      </w:r>
      <w:r w:rsidR="00BA6FED">
        <w:t xml:space="preserve"> </w:t>
      </w:r>
      <w:commentRangeStart w:id="21"/>
      <w:r w:rsidR="00373951">
        <w:t>Арр</w:t>
      </w:r>
      <w:r w:rsidR="00BA6FED">
        <w:t>ениуса</w:t>
      </w:r>
      <w:commentRangeEnd w:id="21"/>
      <w:r w:rsidR="007F5992">
        <w:rPr>
          <w:rStyle w:val="af4"/>
          <w:rFonts w:eastAsia="SimSun" w:cstheme="minorBidi"/>
          <w:color w:val="auto"/>
          <w:lang w:eastAsia="en-US"/>
        </w:rPr>
        <w:commentReference w:id="21"/>
      </w:r>
      <w:r w:rsidR="00BA6FED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BA6FED" w14:paraId="48A43A62" w14:textId="77777777" w:rsidTr="00D949F2">
        <w:tc>
          <w:tcPr>
            <w:tcW w:w="466" w:type="pct"/>
          </w:tcPr>
          <w:p w14:paraId="238FE37C" w14:textId="77777777" w:rsidR="00BA6FED" w:rsidRDefault="00BA6FED" w:rsidP="005976E9">
            <w:pPr>
              <w:pStyle w:val="a7"/>
            </w:pPr>
          </w:p>
        </w:tc>
        <w:tc>
          <w:tcPr>
            <w:tcW w:w="3967" w:type="pct"/>
          </w:tcPr>
          <w:p w14:paraId="6216E3A3" w14:textId="421D4099" w:rsidR="00BA6FED" w:rsidRDefault="00BA6FED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2327CB05" w14:textId="1FA89E0A" w:rsidR="00BA6FED" w:rsidRDefault="00BA6FED" w:rsidP="005976E9">
            <w:pPr>
              <w:pStyle w:val="a7"/>
            </w:pPr>
            <w:bookmarkStart w:id="22" w:name="_Ref154525359"/>
            <w:r>
              <w:t>(</w:t>
            </w:r>
            <w:fldSimple w:instr=" SEQ Формула \*ARABIC ">
              <w:r w:rsidR="00625B79">
                <w:rPr>
                  <w:noProof/>
                </w:rPr>
                <w:t>5</w:t>
              </w:r>
            </w:fldSimple>
            <w:r>
              <w:t>)</w:t>
            </w:r>
            <w:bookmarkEnd w:id="22"/>
          </w:p>
        </w:tc>
      </w:tr>
    </w:tbl>
    <w:p w14:paraId="2BAA5B16" w14:textId="68B8ADAB" w:rsidR="00D949F2" w:rsidRPr="00E923B5" w:rsidRDefault="00E923B5" w:rsidP="005976E9">
      <w:pPr>
        <w:pStyle w:val="a6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C5CCBA4" w14:textId="0AB56FEB" w:rsidR="00D949F2" w:rsidRDefault="004605A9" w:rsidP="005976E9">
      <w:pPr>
        <w:pStyle w:val="a6"/>
      </w:pPr>
      <m:oMath>
        <m:r>
          <w:rPr>
            <w:rFonts w:ascii="Cambria Math" w:hAnsi="Cambria Math"/>
          </w:rPr>
          <m:t>E</m:t>
        </m:r>
      </m:oMath>
      <w:r>
        <w:t xml:space="preserve"> – энергия</w:t>
      </w:r>
      <w:r w:rsidR="005F09F5">
        <w:t xml:space="preserve"> активации сдвига одного слоя жидкости относительно другого, энергия активации диффузии</w:t>
      </w:r>
    </w:p>
    <w:p w14:paraId="0CA51516" w14:textId="2B0E2318" w:rsidR="00296EF2" w:rsidRPr="004605A9" w:rsidRDefault="00296EF2" w:rsidP="005976E9">
      <w:pPr>
        <w:pStyle w:val="a6"/>
      </w:pPr>
      <w:r>
        <w:t xml:space="preserve">Так как </w:t>
      </w:r>
      <m:oMath>
        <m:r>
          <w:rPr>
            <w:rFonts w:ascii="Cambria Math" w:hAnsi="Cambria Math"/>
          </w:rPr>
          <m:t>E</m:t>
        </m:r>
      </m:oMath>
      <w:r w:rsidR="00086A9B"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</w:rPr>
          <m:t>D</m:t>
        </m:r>
      </m:oMath>
      <w:r w:rsidR="00086A9B">
        <w:t xml:space="preserve"> при разных температурах, </w:t>
      </w:r>
      <w:r w:rsidR="00EE1AF0">
        <w:t>следовательно,</w:t>
      </w:r>
      <w:r w:rsidR="00086A9B">
        <w:t xml:space="preserve"> использование формулы </w:t>
      </w:r>
      <w:r w:rsidR="00086A9B">
        <w:fldChar w:fldCharType="begin"/>
      </w:r>
      <w:r w:rsidR="00086A9B">
        <w:instrText xml:space="preserve"> REF _Ref154576141 \h </w:instrText>
      </w:r>
      <w:r w:rsidR="00086A9B">
        <w:fldChar w:fldCharType="separate"/>
      </w:r>
      <w:r w:rsidR="00086A9B">
        <w:t>(</w:t>
      </w:r>
      <w:r w:rsidR="00086A9B">
        <w:rPr>
          <w:noProof/>
        </w:rPr>
        <w:t>4</w:t>
      </w:r>
      <w:r w:rsidR="00086A9B">
        <w:t>)</w:t>
      </w:r>
      <w:r w:rsidR="00086A9B">
        <w:fldChar w:fldCharType="end"/>
      </w:r>
      <w:r w:rsidR="00086A9B">
        <w:t xml:space="preserve"> даже для нешарообразного объекта не исказит значение </w:t>
      </w:r>
      <m:oMath>
        <m:r>
          <w:rPr>
            <w:rFonts w:ascii="Cambria Math" w:hAnsi="Cambria Math"/>
          </w:rPr>
          <m:t>E</m:t>
        </m:r>
      </m:oMath>
    </w:p>
    <w:p w14:paraId="0ED7CDF7" w14:textId="0EFD49B6" w:rsidR="00282270" w:rsidRDefault="00282270" w:rsidP="005976E9">
      <w:pPr>
        <w:pStyle w:val="2"/>
      </w:pPr>
      <w:bookmarkStart w:id="23" w:name="_Toc154578076"/>
      <w:r>
        <w:t xml:space="preserve">Описание </w:t>
      </w:r>
      <w:r w:rsidRPr="00F734EB">
        <w:t>модели</w:t>
      </w:r>
      <w:bookmarkEnd w:id="23"/>
    </w:p>
    <w:p w14:paraId="26018364" w14:textId="73E80E34" w:rsidR="00282270" w:rsidRDefault="00282270" w:rsidP="005976E9">
      <w:pPr>
        <w:pStyle w:val="a7"/>
      </w:pPr>
      <w:r>
        <w:t>Процесс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w:lastRenderedPageBreak/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nM, nP, nN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6"/>
        <w:gridCol w:w="7327"/>
        <w:gridCol w:w="1252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5976E9">
            <w:pPr>
              <w:pStyle w:val="a7"/>
            </w:pPr>
          </w:p>
        </w:tc>
        <w:tc>
          <w:tcPr>
            <w:tcW w:w="3925" w:type="pct"/>
          </w:tcPr>
          <w:p w14:paraId="636C7C3F" w14:textId="652920A1" w:rsidR="000E6923" w:rsidRPr="000E6923" w:rsidRDefault="005D4BA6" w:rsidP="005976E9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0976578" w14:textId="77777777" w:rsidR="000E6923" w:rsidRPr="000E6923" w:rsidRDefault="000E6923" w:rsidP="005976E9">
            <w:pPr>
              <w:pStyle w:val="a7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5D4BA6" w:rsidP="005976E9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5976E9">
            <w:pPr>
              <w:pStyle w:val="a7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γI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-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0ECD75AC" w:rsidR="000E6923" w:rsidRDefault="000E6923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7CFB1A4F" w14:textId="1FDA1EFD" w:rsidR="00E03B4A" w:rsidRPr="00D42BB1" w:rsidRDefault="00352266" w:rsidP="005976E9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5D4BA6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5D4BA6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5976E9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>характеризует взаимодиффузию мономера и нейтральной компоненты</w:t>
      </w:r>
    </w:p>
    <w:p w14:paraId="0476C694" w14:textId="02341401" w:rsidR="00352266" w:rsidRPr="00352266" w:rsidRDefault="005D4BA6" w:rsidP="005976E9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6746C135" w:rsidR="00E03B4A" w:rsidRDefault="00E03B4A" w:rsidP="005976E9">
      <w:pPr>
        <w:pStyle w:val="a7"/>
        <w:rPr>
          <w:iCs/>
        </w:rPr>
      </w:pPr>
      <w:bookmarkStart w:id="24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p w14:paraId="206EFC1A" w14:textId="54078924" w:rsidR="00A451E7" w:rsidRDefault="00A451E7" w:rsidP="005976E9">
      <w:pPr>
        <w:pStyle w:val="a7"/>
        <w:rPr>
          <w:iCs/>
        </w:rPr>
      </w:pPr>
    </w:p>
    <w:p w14:paraId="402509E9" w14:textId="77777777" w:rsidR="00A451E7" w:rsidRPr="00D42BB1" w:rsidRDefault="00A451E7" w:rsidP="005976E9">
      <w:pPr>
        <w:pStyle w:val="a7"/>
        <w:rPr>
          <w:iCs/>
        </w:rPr>
      </w:pP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793"/>
        <w:gridCol w:w="988"/>
      </w:tblGrid>
      <w:tr w:rsidR="005976E9" w14:paraId="476CD2BA" w14:textId="77777777" w:rsidTr="00A451E7">
        <w:tc>
          <w:tcPr>
            <w:tcW w:w="4495" w:type="pct"/>
          </w:tcPr>
          <w:p w14:paraId="03C1DEB8" w14:textId="255D1CED" w:rsidR="005976E9" w:rsidRPr="00A451E7" w:rsidRDefault="005976E9" w:rsidP="005976E9">
            <w:pPr>
              <w:pStyle w:val="a7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(2</m:t>
                        </m:r>
                        <m:r>
                          <w:rPr>
                            <w:rFonts w:ascii="Cambria Math" w:hAnsi="Cambria Math"/>
                          </w:rPr>
                          <m:t>ν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5976E9" w:rsidRDefault="005976E9" w:rsidP="00A451E7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4D4ABE21" w14:textId="1AD4D49C" w:rsidR="005976E9" w:rsidRDefault="005976E9" w:rsidP="00A451E7">
            <w:pPr>
              <w:pStyle w:val="a7"/>
              <w:ind w:firstLine="314"/>
            </w:pPr>
            <w:r>
              <w:t>(</w:t>
            </w:r>
            <w:fldSimple w:instr=" SEQ Формула \*ARABIC ">
              <w:r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7E086F4" w14:textId="6DA4E8D9" w:rsidR="007062E5" w:rsidRPr="007062E5" w:rsidRDefault="00E03B4A" w:rsidP="005976E9">
      <w:pPr>
        <w:pStyle w:val="a7"/>
      </w:pPr>
      <w:r>
        <w:t xml:space="preserve"> </w:t>
      </w:r>
      <w:commentRangeStart w:id="25"/>
      <w:r>
        <w:t>Оригинальное моделирование</w:t>
      </w:r>
      <w:commentRangeEnd w:id="25"/>
      <w:r>
        <w:rPr>
          <w:rStyle w:val="af4"/>
          <w:rFonts w:eastAsia="SimSun" w:cstheme="minorBidi"/>
          <w:color w:val="auto"/>
          <w:lang w:eastAsia="en-US"/>
        </w:rPr>
        <w:commentReference w:id="25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мкм,P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5976E9">
      <w:pPr>
        <w:pStyle w:val="2"/>
      </w:pPr>
      <w:bookmarkStart w:id="26" w:name="_Toc154578077"/>
      <w:r>
        <w:t>Основы регрессионного анализа</w:t>
      </w:r>
      <w:bookmarkEnd w:id="26"/>
    </w:p>
    <w:p w14:paraId="38F5C0D7" w14:textId="27ECA6DE" w:rsidR="000D5FF1" w:rsidRDefault="00BA6FED" w:rsidP="005976E9">
      <w:pPr>
        <w:pStyle w:val="a7"/>
      </w:pPr>
      <w:r>
        <w:t>Для нахождения функциональной зависимости</w:t>
      </w:r>
      <w:r w:rsidR="00517E64">
        <w:t xml:space="preserve"> коэффициента диффузии от температуры</w:t>
      </w:r>
      <w:r>
        <w:t xml:space="preserve"> </w:t>
      </w:r>
      <w:r w:rsidR="00E9658C">
        <w:t xml:space="preserve">с использованием формулы </w:t>
      </w:r>
      <w:r w:rsidR="00517E64">
        <w:t>Аррениуса</w:t>
      </w:r>
      <w:r w:rsidR="00E9658C">
        <w:t xml:space="preserve"> нужно </w:t>
      </w:r>
      <w:r w:rsidR="000D5FF1">
        <w:t>построить регрессию</w:t>
      </w:r>
      <w:r w:rsidR="00517E64">
        <w:t xml:space="preserve"> в линейных координатах. </w:t>
      </w:r>
      <w:r w:rsidR="000D5FF1">
        <w:t xml:space="preserve">Общее </w:t>
      </w:r>
      <w:r w:rsidR="00CB4579">
        <w:t>уравнение</w:t>
      </w:r>
      <w:r w:rsidR="000D5FF1">
        <w:t xml:space="preserve"> линейной регрессии</w:t>
      </w:r>
      <w:r w:rsidR="00517E64">
        <w:t xml:space="preserve"> </w:t>
      </w:r>
      <w:sdt>
        <w:sdtPr>
          <w:alias w:val="To edit, see citavi.com/edit"/>
          <w:tag w:val="CitaviPlaceholder#492fbba5-ade4-48f4-9469-b1c0d2f99c5a"/>
          <w:id w:val="122279126"/>
          <w:placeholder>
            <w:docPart w:val="DefaultPlaceholder_-1854013440"/>
          </w:placeholder>
        </w:sdtPr>
        <w:sdtContent>
          <w:r w:rsidR="00517E64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==}</w:instrText>
          </w:r>
          <w:r w:rsidR="00517E64">
            <w:fldChar w:fldCharType="separate"/>
          </w:r>
          <w:r w:rsidR="00B84514">
            <w:t>[12]</w:t>
          </w:r>
          <w:r w:rsidR="00517E64">
            <w:fldChar w:fldCharType="end"/>
          </w:r>
        </w:sdtContent>
      </w:sdt>
      <w:r w:rsidR="000D5FF1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5976E9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7935D3A3" w:rsidR="000D5FF1" w:rsidRDefault="000D5FF1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3CB18918" w14:textId="23F5D38D" w:rsidR="000D5FF1" w:rsidRDefault="007C466A" w:rsidP="005976E9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5976E9">
      <w:pPr>
        <w:pStyle w:val="3"/>
      </w:pPr>
      <w:bookmarkStart w:id="27" w:name="_Toc154578078"/>
      <w:r>
        <w:lastRenderedPageBreak/>
        <w:t>МНК</w:t>
      </w:r>
      <w:bookmarkEnd w:id="27"/>
    </w:p>
    <w:p w14:paraId="25F5B69A" w14:textId="3B63B9C7" w:rsidR="003166DD" w:rsidRPr="007C466A" w:rsidRDefault="003166DD" w:rsidP="005976E9">
      <w:pPr>
        <w:pStyle w:val="a7"/>
      </w:pPr>
      <w:r>
        <w:t xml:space="preserve">Существует несколько </w:t>
      </w:r>
      <w:r w:rsidRPr="00EE32E7">
        <w:t>способов</w:t>
      </w:r>
      <w:r>
        <w:t xml:space="preserve">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 xml:space="preserve">по всем значениям </w:t>
      </w:r>
      <w:r w:rsidRPr="00123C8E">
        <w:rPr>
          <w:i/>
          <w:iCs/>
        </w:rPr>
        <w:t>Y</w:t>
      </w:r>
      <w:r>
        <w:t xml:space="preserve">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>
        <w:t xml:space="preserve">, то неизвестные коэффицие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23C8E" w:rsidRPr="00D85933">
        <w:t xml:space="preserve"> </w:t>
      </w:r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</w:t>
      </w:r>
      <w:r w:rsidR="00517E64">
        <w:t xml:space="preserve"> </w:t>
      </w:r>
      <w:sdt>
        <w:sdtPr>
          <w:alias w:val="To edit, see citavi.com/edit"/>
          <w:tag w:val="CitaviPlaceholder#e03615eb-b129-45a4-b116-016c0804f763"/>
          <w:id w:val="293331127"/>
          <w:placeholder>
            <w:docPart w:val="DefaultPlaceholder_-1854013440"/>
          </w:placeholder>
        </w:sdtPr>
        <w:sdtContent>
          <w:r w:rsidR="00517E64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==}</w:instrText>
          </w:r>
          <w:r w:rsidR="00517E64">
            <w:fldChar w:fldCharType="separate"/>
          </w:r>
          <w:r w:rsidR="00B84514">
            <w:t>[12]</w:t>
          </w:r>
          <w:r w:rsidR="00517E64">
            <w:fldChar w:fldCharType="end"/>
          </w:r>
        </w:sdtContent>
      </w:sdt>
      <w:r w:rsidR="00F440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5976E9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∑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Y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эксп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⟶</m:t>
                </m:r>
                <m:r>
                  <w:rPr>
                    <w:rFonts w:ascii="Cambria Math" w:hAnsi="Cambria Math"/>
                  </w:rPr>
                  <m:t>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2F014267" w:rsidR="003166DD" w:rsidRDefault="003166DD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753D0404" w14:textId="1030DAC1" w:rsidR="007062E5" w:rsidRDefault="00BC6AF7" w:rsidP="005976E9">
      <w:pPr>
        <w:pStyle w:val="a6"/>
      </w:pPr>
      <w:r>
        <w:t>Условие минимума:</w:t>
      </w:r>
    </w:p>
    <w:tbl>
      <w:tblPr>
        <w:tblStyle w:val="af9"/>
        <w:tblW w:w="5079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20"/>
        <w:gridCol w:w="1184"/>
      </w:tblGrid>
      <w:tr w:rsidR="005976E9" w14:paraId="38E48FAD" w14:textId="77777777" w:rsidTr="005976E9">
        <w:trPr>
          <w:trHeight w:val="2977"/>
        </w:trPr>
        <w:tc>
          <w:tcPr>
            <w:tcW w:w="4377" w:type="pct"/>
            <w:vAlign w:val="center"/>
          </w:tcPr>
          <w:p w14:paraId="4494F82E" w14:textId="0F63EC76" w:rsidR="005976E9" w:rsidRDefault="005976E9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623" w:type="pct"/>
            <w:vAlign w:val="center"/>
          </w:tcPr>
          <w:p w14:paraId="2201C4B8" w14:textId="058B4BA7" w:rsidR="005976E9" w:rsidRDefault="005976E9" w:rsidP="005976E9">
            <w:pPr>
              <w:pStyle w:val="a7"/>
              <w:ind w:right="-253" w:firstLine="501"/>
            </w:pPr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3D44D590" w14:textId="104B618C" w:rsidR="00BC6AF7" w:rsidRDefault="003E3C9C" w:rsidP="005976E9">
      <w:pPr>
        <w:pStyle w:val="a6"/>
      </w:pPr>
      <w:r>
        <w:t xml:space="preserve">Это можно записать в виде матричных </w:t>
      </w:r>
      <w:r w:rsidR="00517E64">
        <w:t>уравнений: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=b</m:t>
        </m:r>
      </m:oMath>
      <w:r w:rsidRPr="003E3C9C">
        <w:t xml:space="preserve">. </w:t>
      </w:r>
      <w:r>
        <w:t xml:space="preserve">Такая система уравнений в общем случае не </w:t>
      </w:r>
      <w:r w:rsidRPr="005976E9">
        <w:t>имеет</w:t>
      </w:r>
      <w:r>
        <w:t xml:space="preserve"> решения. Поэтому эту систему можно «решить» только в смысле выбора такого вектора x, чтобы минимизировать «расстояние» между векторами Ax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3E3C9C" w14:paraId="2A8150A0" w14:textId="77777777" w:rsidTr="00AC72D4">
        <w:tc>
          <w:tcPr>
            <w:tcW w:w="500" w:type="pct"/>
          </w:tcPr>
          <w:p w14:paraId="544EB145" w14:textId="77777777" w:rsidR="003E3C9C" w:rsidRDefault="003E3C9C" w:rsidP="005976E9">
            <w:pPr>
              <w:pStyle w:val="a7"/>
            </w:pPr>
          </w:p>
        </w:tc>
        <w:tc>
          <w:tcPr>
            <w:tcW w:w="4000" w:type="pct"/>
            <w:vAlign w:val="center"/>
          </w:tcPr>
          <w:p w14:paraId="69F37AC2" w14:textId="61860F3F" w:rsidR="003E3C9C" w:rsidRDefault="003E3C9C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5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9BA90B" w:rsidR="003E3C9C" w:rsidRDefault="003E3C9C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05363F69" w14:textId="2910E5DE" w:rsidR="007062E5" w:rsidRDefault="007062E5" w:rsidP="005976E9">
      <w:pPr>
        <w:pStyle w:val="3"/>
      </w:pPr>
      <w:bookmarkStart w:id="28" w:name="_Toc154578079"/>
      <w:r>
        <w:lastRenderedPageBreak/>
        <w:t xml:space="preserve">Оценка </w:t>
      </w:r>
      <w:r w:rsidRPr="00AC72D4">
        <w:t>коэффициентов</w:t>
      </w:r>
      <w:bookmarkEnd w:id="28"/>
    </w:p>
    <w:p w14:paraId="084F2C6D" w14:textId="63411EAB" w:rsidR="003E3C9C" w:rsidRPr="00B8709E" w:rsidRDefault="00F301C7" w:rsidP="00F301C7">
      <w:pPr>
        <w:pStyle w:val="a7"/>
      </w:pPr>
      <w:r w:rsidRPr="00F301C7">
        <w:t xml:space="preserve">Для проверки значимости таких коэффициентов найденные знач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23C8E" w:rsidRPr="00953763">
        <w:t xml:space="preserve"> </w:t>
      </w:r>
      <w:r w:rsidR="003E3C9C" w:rsidRPr="00953763">
        <w:rPr>
          <w:rFonts w:hint="eastAsia"/>
        </w:rPr>
        <w:t>сопоставляют с</w:t>
      </w:r>
      <w:r w:rsidR="003E3C9C" w:rsidRPr="00953763">
        <w:t xml:space="preserve"> погрешностями их опреде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E3C9C" w:rsidRPr="00953763">
        <w:t xml:space="preserve">. </w:t>
      </w:r>
      <w:r w:rsidRPr="00F301C7">
        <w:t>Погрешности рассчитывают из данных по воспроизводимости величины</w:t>
      </w:r>
      <w:r w:rsidR="003E3C9C" w:rsidRPr="0095376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</m:oMath>
      <w:r w:rsidR="003E3C9C" w:rsidRPr="00953763">
        <w:t xml:space="preserve"> при дублировании опытов в одних и тех же </w:t>
      </w:r>
      <w:r w:rsidR="003E3C9C" w:rsidRPr="00953763">
        <w:rPr>
          <w:rFonts w:hint="eastAsia"/>
        </w:rPr>
        <w:t>условиях</w:t>
      </w:r>
      <w:r w:rsidR="003E3C9C" w:rsidRPr="00953763">
        <w:t xml:space="preserve">, при неизменности всех факторов. Пусть проведено n независимых </w:t>
      </w:r>
      <w:r w:rsidR="003E3C9C" w:rsidRPr="00953763">
        <w:rPr>
          <w:rFonts w:hint="eastAsia"/>
        </w:rPr>
        <w:t>опытов</w:t>
      </w:r>
      <w:r w:rsidR="003E3C9C" w:rsidRPr="00953763">
        <w:t xml:space="preserve">, а каждый из них дублировали m раз. Для каждого опыта находят </w:t>
      </w:r>
      <w:r w:rsidR="003E3C9C" w:rsidRPr="00953763">
        <w:rPr>
          <w:rFonts w:hint="eastAsia"/>
        </w:rPr>
        <w:t>дисперсию</w:t>
      </w:r>
      <w:r w:rsidR="002C52CF" w:rsidRPr="00953763">
        <w:t xml:space="preserve"> воспроизводимости</w:t>
      </w:r>
      <w:r w:rsidR="00E9660E" w:rsidRPr="00B8709E">
        <w:t xml:space="preserve"> </w:t>
      </w:r>
      <w:sdt>
        <w:sdtPr>
          <w:alias w:val="To edit, see citavi.com/edit"/>
          <w:tag w:val="CitaviPlaceholder#a9da425f-96df-4ebf-b8fa-fe7582eb60cb"/>
          <w:id w:val="-2099397365"/>
          <w:placeholder>
            <w:docPart w:val="DefaultPlaceholder_-1854013440"/>
          </w:placeholder>
        </w:sdtPr>
        <w:sdtContent>
          <w:r w:rsidR="00E9660E" w:rsidRPr="00B8709E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==}</w:instrText>
          </w:r>
          <w:r w:rsidR="00E9660E" w:rsidRPr="00B8709E">
            <w:fldChar w:fldCharType="separate"/>
          </w:r>
          <w:r w:rsidR="00B84514" w:rsidRPr="00B8709E">
            <w:t>[12]</w:t>
          </w:r>
          <w:r w:rsidR="00E9660E" w:rsidRPr="00B8709E">
            <w:fldChar w:fldCharType="end"/>
          </w:r>
        </w:sdtContent>
      </w:sdt>
      <w:r w:rsidR="003E3C9C" w:rsidRPr="00B8709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2C52CF" w:rsidRPr="00B8709E" w14:paraId="1F59ACBB" w14:textId="77777777" w:rsidTr="00F301C7">
        <w:tc>
          <w:tcPr>
            <w:tcW w:w="378" w:type="pct"/>
          </w:tcPr>
          <w:p w14:paraId="51E31836" w14:textId="77777777" w:rsidR="002C52CF" w:rsidRPr="00B8709E" w:rsidRDefault="002C52CF" w:rsidP="005976E9">
            <w:pPr>
              <w:pStyle w:val="a7"/>
            </w:pPr>
          </w:p>
        </w:tc>
        <w:tc>
          <w:tcPr>
            <w:tcW w:w="3878" w:type="pct"/>
          </w:tcPr>
          <w:p w14:paraId="1024B72C" w14:textId="32FB1236" w:rsidR="002C52CF" w:rsidRPr="00B8709E" w:rsidRDefault="005D4BA6" w:rsidP="005976E9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n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</w:rPr>
                          <m:t>Y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эксп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)</m:t>
                    </m:r>
                  </m:den>
                </m:f>
              </m:oMath>
            </m:oMathPara>
          </w:p>
        </w:tc>
        <w:tc>
          <w:tcPr>
            <w:tcW w:w="744" w:type="pct"/>
            <w:vAlign w:val="center"/>
          </w:tcPr>
          <w:p w14:paraId="6B93C782" w14:textId="1D061072" w:rsidR="002C52CF" w:rsidRPr="00B8709E" w:rsidRDefault="002C52CF" w:rsidP="005976E9">
            <w:pPr>
              <w:pStyle w:val="a7"/>
            </w:pPr>
            <w:r w:rsidRPr="00B8709E">
              <w:t>(</w:t>
            </w:r>
            <w:fldSimple w:instr=" SEQ Формула \*ARABIC ">
              <w:r w:rsidR="00625B79" w:rsidRPr="00B8709E">
                <w:t>12</w:t>
              </w:r>
            </w:fldSimple>
            <w:r w:rsidRPr="00B8709E">
              <w:t>)</w:t>
            </w:r>
          </w:p>
        </w:tc>
      </w:tr>
    </w:tbl>
    <w:p w14:paraId="6C63F181" w14:textId="5B6B7810" w:rsidR="00B84514" w:rsidRPr="00953763" w:rsidRDefault="00F301C7" w:rsidP="005976E9">
      <w:pPr>
        <w:pStyle w:val="a6"/>
      </w:pPr>
      <w:r w:rsidRPr="00F301C7">
        <w:t xml:space="preserve">В случае с о регрессией вида </w:t>
      </w:r>
      <w:r w:rsidR="002C52CF" w:rsidRPr="00953763">
        <w:rPr>
          <w:rFonts w:hint="eastAsia"/>
        </w:rPr>
        <w:t xml:space="preserve">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2C52CF" w:rsidRPr="00953763"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</m:sSub>
      </m:oMath>
      <w:r w:rsidR="002C52CF" w:rsidRPr="00953763">
        <w:rPr>
          <w:rFonts w:hint="eastAsia"/>
        </w:rPr>
        <w:t xml:space="preserve">X </w:t>
      </w:r>
      <w:r w:rsidR="002C52CF" w:rsidRPr="00953763">
        <w:t xml:space="preserve">огрешность коэффициентов легко рассчитать, исходя из дисперсии </w:t>
      </w:r>
      <w:r w:rsidR="002C52CF" w:rsidRPr="00F734EB">
        <w:t>воспроизводимости</w:t>
      </w:r>
      <w:r w:rsidR="00F3277F" w:rsidRPr="00953763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95376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mn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1161D" w:rsidRPr="00953763">
        <w:t xml:space="preserve"> Коэффициент считается значимым при </w:t>
      </w:r>
      <m:oMath>
        <m:r>
          <m:rPr>
            <m:sty m:val="p"/>
          </m:rP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∆</m:t>
            </m:r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734EB">
        <w:t xml:space="preserve">. </w:t>
      </w:r>
      <w:r w:rsidR="00EE5232" w:rsidRPr="00EE5232">
        <w:t>Разброс результатов параллельных опытов оценивается дисперсией воспроизводимости</w:t>
      </w:r>
      <w:r w:rsidR="00FB5A3E" w:rsidRPr="00953763"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FB5A3E" w:rsidRPr="00953763">
        <w:rPr>
          <w:rFonts w:hint="eastAsia"/>
        </w:rPr>
        <w:t xml:space="preserve">, </w:t>
      </w:r>
      <w:r w:rsidR="00EE5232" w:rsidRPr="00EE5232">
        <w:t xml:space="preserve">невязки – дисперсией адекватности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Y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m-k</m:t>
            </m:r>
          </m:den>
        </m:f>
      </m:oMath>
      <w:r w:rsidR="00FB5A3E" w:rsidRPr="00953763">
        <w:rPr>
          <w:rFonts w:hint="eastAsia"/>
        </w:rPr>
        <w:t xml:space="preserve">. </w:t>
      </w:r>
      <w:r w:rsidR="00EE5232" w:rsidRPr="00EE5232">
        <w:t>Сопоставление двух дисперсий проводится по критерию Фишера при</w:t>
      </w:r>
      <w:r w:rsidR="00B84514" w:rsidRPr="0095376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F</m:t>
        </m:r>
      </m:oMath>
      <w:r w:rsidR="00B84514" w:rsidRPr="00953763">
        <w:t xml:space="preserve">, регрессия считается адекватной </w:t>
      </w:r>
      <w:sdt>
        <w:sdtPr>
          <w:alias w:val="To edit, see citavi.com/edit"/>
          <w:tag w:val="CitaviPlaceholder#60635286-c1fd-461c-94af-0e9a358db626"/>
          <w:id w:val="-736398841"/>
          <w:placeholder>
            <w:docPart w:val="5699A7E9C3DE46AFAAF289E7A04D18EF"/>
          </w:placeholder>
        </w:sdtPr>
        <w:sdtContent>
          <w:r w:rsidR="00B84514" w:rsidRPr="00953763">
            <w:fldChar w:fldCharType="begin"/>
          </w:r>
          <w:r w:rsidR="00043A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==}</w:instrText>
          </w:r>
          <w:r w:rsidR="00B84514" w:rsidRPr="00953763">
            <w:fldChar w:fldCharType="separate"/>
          </w:r>
          <w:r w:rsidR="00B84514" w:rsidRPr="00953763">
            <w:t>[12]</w:t>
          </w:r>
          <w:r w:rsidR="00B84514" w:rsidRPr="00953763">
            <w:fldChar w:fldCharType="end"/>
          </w:r>
        </w:sdtContent>
      </w:sdt>
      <w:r w:rsidR="000A3A85" w:rsidRPr="00725F3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B84514" w14:paraId="25040F74" w14:textId="77777777" w:rsidTr="009B00CC">
        <w:tc>
          <w:tcPr>
            <w:tcW w:w="500" w:type="pct"/>
          </w:tcPr>
          <w:p w14:paraId="43CE0F69" w14:textId="77777777" w:rsidR="00B84514" w:rsidRDefault="00B84514" w:rsidP="005976E9">
            <w:pPr>
              <w:pStyle w:val="a7"/>
            </w:pPr>
          </w:p>
        </w:tc>
        <w:tc>
          <w:tcPr>
            <w:tcW w:w="4000" w:type="pct"/>
          </w:tcPr>
          <w:p w14:paraId="53320B3B" w14:textId="4C90D4BE" w:rsidR="00B84514" w:rsidRDefault="005D4BA6" w:rsidP="005976E9">
            <w:pPr>
              <w:pStyle w:val="a7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d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41E5B957" w14:textId="080CAED3" w:rsidR="00B84514" w:rsidRDefault="00B84514" w:rsidP="005976E9">
            <w:pPr>
              <w:pStyle w:val="a7"/>
            </w:pPr>
            <w:bookmarkStart w:id="29" w:name="_Ref154525468"/>
            <w:r>
              <w:t>(</w:t>
            </w:r>
            <w:fldSimple w:instr=" SEQ Формула \*ARABIC ">
              <w:r w:rsidR="00625B79">
                <w:rPr>
                  <w:noProof/>
                </w:rPr>
                <w:t>13</w:t>
              </w:r>
            </w:fldSimple>
            <w:r>
              <w:t>)</w:t>
            </w:r>
            <w:bookmarkEnd w:id="29"/>
          </w:p>
        </w:tc>
      </w:tr>
    </w:tbl>
    <w:p w14:paraId="7192BD5F" w14:textId="77777777" w:rsidR="00B84514" w:rsidRDefault="00B84514" w:rsidP="005976E9">
      <w:pPr>
        <w:pStyle w:val="a7"/>
      </w:pPr>
    </w:p>
    <w:p w14:paraId="46492184" w14:textId="77777777" w:rsidR="000A3A85" w:rsidRPr="000A3A85" w:rsidRDefault="000A3A85" w:rsidP="005976E9">
      <w:pPr>
        <w:pStyle w:val="a7"/>
      </w:pPr>
    </w:p>
    <w:p w14:paraId="57C4E5EE" w14:textId="77777777" w:rsidR="00F3277F" w:rsidRPr="00F3277F" w:rsidRDefault="00F3277F" w:rsidP="005976E9">
      <w:pPr>
        <w:pStyle w:val="a7"/>
      </w:pPr>
    </w:p>
    <w:p w14:paraId="5696AAD1" w14:textId="2EFD8A32" w:rsidR="00925AA8" w:rsidRPr="00BA0302" w:rsidRDefault="00925AA8" w:rsidP="005976E9">
      <w:pPr>
        <w:pStyle w:val="11"/>
      </w:pPr>
      <w:bookmarkStart w:id="30" w:name="_Toc154578081"/>
      <w:r>
        <w:lastRenderedPageBreak/>
        <w:t>Экспериментальная часть</w:t>
      </w:r>
      <w:bookmarkEnd w:id="24"/>
      <w:bookmarkEnd w:id="30"/>
    </w:p>
    <w:p w14:paraId="59A22826" w14:textId="3E708163" w:rsidR="0074044A" w:rsidRDefault="00843980" w:rsidP="005976E9">
      <w:pPr>
        <w:pStyle w:val="a7"/>
      </w:pPr>
      <w:r>
        <w:t xml:space="preserve">Коэффициенты </w:t>
      </w:r>
      <w:commentRangeStart w:id="31"/>
      <w:r w:rsidR="003627C6">
        <w:t xml:space="preserve">взаимной </w:t>
      </w:r>
      <w:commentRangeEnd w:id="31"/>
      <w:r w:rsidR="003627C6">
        <w:rPr>
          <w:rStyle w:val="af4"/>
          <w:rFonts w:eastAsia="SimSun" w:cstheme="minorBidi"/>
          <w:color w:val="auto"/>
          <w:lang w:eastAsia="en-US"/>
        </w:rPr>
        <w:commentReference w:id="31"/>
      </w:r>
      <w:r>
        <w:t xml:space="preserve">диффузии оценивались с помощью модели прохождения </w:t>
      </w:r>
      <w:r w:rsidR="003627C6" w:rsidRPr="003627C6">
        <w:t>шарика</w:t>
      </w:r>
      <w:r>
        <w:t xml:space="preserve"> сквозь вязкую среду</w:t>
      </w:r>
      <w:r w:rsidR="003627C6">
        <w:t xml:space="preserve"> без образования турбулентных потоков</w:t>
      </w:r>
      <w:r>
        <w:t>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t xml:space="preserve">, </w:t>
      </w:r>
      <w:r w:rsidR="00817910">
        <w:t xml:space="preserve">при </w:t>
      </w:r>
      <w:r w:rsidR="007862F6">
        <w:t>том,</w:t>
      </w:r>
      <w:r w:rsidR="00817910">
        <w:t xml:space="preserve"> что</w:t>
      </w:r>
      <w:r w:rsidR="00817910" w:rsidRPr="0081791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η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w,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5976E9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2E6638F" w:rsidR="00843980" w:rsidRDefault="00843980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767ECE7C" w14:textId="4ABECC4C" w:rsidR="00843980" w:rsidRDefault="00817910" w:rsidP="005976E9">
      <w:pPr>
        <w:pStyle w:val="a7"/>
      </w:pPr>
      <w:r>
        <w:t>Д</w:t>
      </w:r>
      <w:r w:rsidR="00197870">
        <w:t xml:space="preserve">анная модель не описывает различные </w:t>
      </w:r>
      <w:r>
        <w:t xml:space="preserve">взаимодействия между молекулами и, строго говоря не применима на микроуровне, но </w:t>
      </w:r>
      <w:r w:rsidR="00DA5E7C">
        <w:t>как отправная точка для сравнения она подходит наилучшим образом. З</w:t>
      </w:r>
      <w:r>
        <w:t>ависимость коэффициентов диффузии от температуры в жидкой фазе подчин</w:t>
      </w:r>
      <w:r w:rsidR="00DA5E7C">
        <w:t>яется</w:t>
      </w:r>
      <w:r>
        <w:t xml:space="preserve"> закону </w:t>
      </w:r>
      <w:r w:rsidR="00DA5E7C">
        <w:t>Аррениуса</w:t>
      </w:r>
      <w:r>
        <w:t xml:space="preserve">, </w:t>
      </w:r>
      <w:r w:rsidR="00DA5E7C">
        <w:t>которым можно аппроксимировать экспериментальные данные. Для сравнения значений коэффициентов между собой были найдены</w:t>
      </w:r>
      <w:r w:rsidR="00197870">
        <w:t xml:space="preserve"> </w:t>
      </w:r>
      <m:oMath>
        <m:r>
          <w:rPr>
            <w:rFonts w:ascii="Cambria Math" w:hAnsi="Cambria Math"/>
          </w:rPr>
          <m:t>D</m:t>
        </m:r>
      </m:oMath>
      <w:r w:rsidR="00197870">
        <w:t xml:space="preserve"> </w:t>
      </w:r>
      <w:r w:rsidR="003627C6">
        <w:t>смесей мономеров со спиртом при разных</w:t>
      </w:r>
      <w:r>
        <w:t xml:space="preserve"> концентрациях и температурах</w:t>
      </w:r>
      <w:r w:rsidR="00DA5E7C">
        <w:t xml:space="preserve"> и нормированы на единую величину, т</w:t>
      </w:r>
      <w:r>
        <w:t xml:space="preserve">аким </w:t>
      </w:r>
      <w:r w:rsidR="00DA5E7C">
        <w:t>сопоставление значений проводилось в единицах</w:t>
      </w:r>
      <w:r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Pr="0081791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5976E9">
            <w:pPr>
              <w:pStyle w:val="a7"/>
            </w:pPr>
          </w:p>
        </w:tc>
        <w:tc>
          <w:tcPr>
            <w:tcW w:w="3934" w:type="pct"/>
          </w:tcPr>
          <w:p w14:paraId="0B76C1BE" w14:textId="32E2643E" w:rsidR="00817910" w:rsidRPr="00817910" w:rsidRDefault="00817910" w:rsidP="005976E9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273.15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η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0C97DCEF" w:rsidR="00817910" w:rsidRDefault="00817910" w:rsidP="005976E9">
            <w:pPr>
              <w:pStyle w:val="a7"/>
            </w:pPr>
            <w:bookmarkStart w:id="32" w:name="_Ref154526342"/>
            <w:r>
              <w:t>(</w:t>
            </w:r>
            <w:fldSimple w:instr=" SEQ Формула \*ARABIC ">
              <w:r w:rsidR="00625B79">
                <w:rPr>
                  <w:noProof/>
                </w:rPr>
                <w:t>15</w:t>
              </w:r>
            </w:fldSimple>
            <w:r>
              <w:t>)</w:t>
            </w:r>
            <w:bookmarkEnd w:id="32"/>
          </w:p>
        </w:tc>
      </w:tr>
    </w:tbl>
    <w:p w14:paraId="40AD013B" w14:textId="65E41AC9" w:rsidR="007862F6" w:rsidRDefault="007862F6" w:rsidP="005976E9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сПуаз</w:t>
      </w:r>
    </w:p>
    <w:p w14:paraId="062C2DCE" w14:textId="30A8CD09" w:rsidR="007862F6" w:rsidRDefault="007862F6" w:rsidP="005976E9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 w:rsidRPr="003B3C80"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56CE9268" w14:textId="1DA1AEB4" w:rsidR="00DA5E7C" w:rsidRDefault="005D4BA6" w:rsidP="005976E9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DA5E7C">
        <w:t xml:space="preserve"> – нормировочный коэффициент</w:t>
      </w:r>
      <w:r w:rsidR="00DA5E7C">
        <w:rPr>
          <w:color w:val="auto"/>
        </w:rPr>
        <w:t xml:space="preserve"> </w:t>
      </w:r>
    </w:p>
    <w:p w14:paraId="1F957F4A" w14:textId="4A9D9D8C" w:rsidR="0074044A" w:rsidRDefault="0074044A" w:rsidP="005976E9">
      <w:pPr>
        <w:pStyle w:val="a7"/>
      </w:pPr>
      <w: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t>разбавлялся</w:t>
      </w:r>
      <w:r>
        <w:t xml:space="preserve"> спиртом </w:t>
      </w:r>
      <w:r w:rsidR="003627C6">
        <w:t xml:space="preserve">до достижения </w:t>
      </w:r>
      <w:r w:rsidR="003627C6" w:rsidRPr="003627C6">
        <w:t>необходимой</w:t>
      </w:r>
      <w:r w:rsidR="007262F8">
        <w:t xml:space="preserve"> концентрации бутанола-1</w:t>
      </w:r>
      <w:r>
        <w:t xml:space="preserve">. </w:t>
      </w:r>
      <w:r w:rsidR="007262F8">
        <w:t>Для этого состава</w:t>
      </w:r>
      <w:r>
        <w:t xml:space="preserve"> производилось вычисление </w:t>
      </w:r>
      <w:r>
        <w:lastRenderedPageBreak/>
        <w:t>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t xml:space="preserve"> После чего происходило разбавление композиции, и процедура повторялась вновь</w:t>
      </w:r>
      <w:r w:rsidR="00223DE3">
        <w:t>.</w:t>
      </w:r>
      <w:r w:rsidR="001C1F5C">
        <w:t xml:space="preserve"> </w:t>
      </w:r>
      <w:r w:rsidR="00223DE3">
        <w:t>З</w:t>
      </w:r>
      <w:r w:rsidR="001C1F5C">
        <w:t>ависимост</w:t>
      </w:r>
      <w:r w:rsidR="00223DE3">
        <w:t>ь</w:t>
      </w:r>
      <w:r w:rsidR="001C1F5C">
        <w:t xml:space="preserve"> вязкости, коэффициента </w:t>
      </w:r>
      <m:oMath>
        <m:r>
          <w:rPr>
            <w:rFonts w:ascii="Cambria Math" w:hAnsi="Cambria Math"/>
          </w:rPr>
          <m:t>D</m:t>
        </m:r>
      </m:oMath>
      <w:r w:rsidR="00223DE3">
        <w:t xml:space="preserve"> от состава выражалась в виде зависимости </w:t>
      </w:r>
      <m:oMath>
        <m:r>
          <w:rPr>
            <w:rFonts w:ascii="Cambria Math" w:hAnsi="Cambria Math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5976E9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5D4BA6" w:rsidP="005976E9">
            <w:pPr>
              <w:pStyle w:val="a7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0C1626CF" w:rsidR="00223DE3" w:rsidRDefault="00223DE3" w:rsidP="005976E9">
            <w:pPr>
              <w:pStyle w:val="a7"/>
            </w:pPr>
            <w:r>
              <w:t>(</w:t>
            </w:r>
            <w:fldSimple w:instr=" SEQ Формула \*ARABIC ">
              <w:r w:rsidR="00625B79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BF6F33D" w14:textId="26497620" w:rsidR="00223DE3" w:rsidRDefault="005D4BA6" w:rsidP="005976E9">
      <w:pPr>
        <w:pStyle w:val="a6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 w:rsidRPr="00EC2FC2">
        <w:t xml:space="preserve"> –</w:t>
      </w:r>
      <w:r w:rsidR="00EC2FC2" w:rsidRPr="009B00CC">
        <w:t xml:space="preserve"> мольная доля спирта в смеси</w:t>
      </w:r>
    </w:p>
    <w:p w14:paraId="6B457E85" w14:textId="117EFF95" w:rsidR="00EC2FC2" w:rsidRDefault="005D4BA6" w:rsidP="005976E9">
      <w:pPr>
        <w:pStyle w:val="a6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>
        <w:t xml:space="preserve"> - массовая доля спирта в смеси</w:t>
      </w:r>
    </w:p>
    <w:p w14:paraId="62118B3B" w14:textId="48907271" w:rsidR="00EC2FC2" w:rsidRPr="00EC2FC2" w:rsidRDefault="005D4BA6" w:rsidP="005976E9">
      <w:pPr>
        <w:pStyle w:val="a6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EC2FC2" w:rsidRPr="00EC2FC2">
        <w:rPr>
          <w:i/>
        </w:rPr>
        <w:t xml:space="preserve"> </w:t>
      </w:r>
      <w:r w:rsidR="00EC2FC2">
        <w:t>–</w:t>
      </w:r>
      <w:r w:rsidR="00EC2FC2" w:rsidRPr="00EC2FC2">
        <w:t xml:space="preserve"> </w:t>
      </w:r>
      <w:r w:rsidR="00EC2FC2">
        <w:t>молярные массы спирта и мономера, соответственно</w:t>
      </w:r>
    </w:p>
    <w:p w14:paraId="406BED3D" w14:textId="393FC190" w:rsidR="00C5000C" w:rsidRDefault="00C5000C" w:rsidP="005976E9">
      <w:pPr>
        <w:pStyle w:val="a7"/>
      </w:pPr>
      <w:r>
        <w:t>Объектами исследования стали:</w:t>
      </w:r>
    </w:p>
    <w:p w14:paraId="07790685" w14:textId="77777777" w:rsidR="00C5000C" w:rsidRPr="004554DB" w:rsidRDefault="00C5000C" w:rsidP="005976E9">
      <w:pPr>
        <w:pStyle w:val="a6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5976E9">
      <w:pPr>
        <w:pStyle w:val="a6"/>
      </w:pPr>
      <w:r>
        <w:t>Растворитель – бутанол-1</w:t>
      </w:r>
    </w:p>
    <w:p w14:paraId="5B0E4EB7" w14:textId="7A35BC20" w:rsidR="00C42602" w:rsidRDefault="00C42602" w:rsidP="005976E9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5976E9">
      <w:pPr>
        <w:pStyle w:val="a6"/>
      </w:pPr>
      <w:r>
        <w:t>Температурный диапазон: от 15-14 С</w:t>
      </w:r>
    </w:p>
    <w:p w14:paraId="0C926D04" w14:textId="2A7CE5C5" w:rsidR="004554DB" w:rsidRDefault="00C42602" w:rsidP="005976E9">
      <w:pPr>
        <w:pStyle w:val="a7"/>
      </w:pPr>
      <w:r>
        <w:t xml:space="preserve">Опыт с </w:t>
      </w:r>
      <w:r w:rsidR="004554DB" w:rsidRPr="009B00CC">
        <w:t>OCM</w:t>
      </w:r>
      <w:r w:rsidR="004554DB" w:rsidRPr="004554DB">
        <w:t>-2</w:t>
      </w:r>
      <w:r>
        <w:t xml:space="preserve"> состава от 0 до 20 %</w:t>
      </w:r>
      <w:r w:rsidR="0028727D">
        <w:t xml:space="preserve"> по массе</w:t>
      </w:r>
      <w:r>
        <w:t xml:space="preserve">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1A4CE527" w14:textId="78BA4A5E" w:rsidR="00033B7E" w:rsidRPr="00033B7E" w:rsidRDefault="00D27E5F" w:rsidP="005976E9">
      <w:pPr>
        <w:pStyle w:val="a7"/>
      </w:pPr>
      <w:r w:rsidRPr="00033B7E">
        <w:t xml:space="preserve">Вычисление вязкости проводилось </w:t>
      </w:r>
      <w:r w:rsidR="00FE0206" w:rsidRPr="00033B7E">
        <w:t xml:space="preserve">на вискозиметре </w:t>
      </w:r>
      <w:r w:rsidR="00FE0206" w:rsidRPr="00FE0206">
        <w:t>DV</w:t>
      </w:r>
      <w:r w:rsidR="00FE0206" w:rsidRPr="00033B7E">
        <w:t>-</w:t>
      </w:r>
      <w:r w:rsidR="00FE0206" w:rsidRPr="00FE0206">
        <w:t>II</w:t>
      </w:r>
      <w:r w:rsidR="00FE0206" w:rsidRPr="00033B7E">
        <w:t>+</w:t>
      </w:r>
      <w:r w:rsidR="00FE0206" w:rsidRPr="00FE0206">
        <w:t>PRO</w:t>
      </w:r>
      <w:r w:rsidR="00FE0206" w:rsidRPr="00033B7E">
        <w:t xml:space="preserve">, измеряющем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Tesseract OCR</w:t>
      </w:r>
      <w:r w:rsidR="00D77C3B">
        <w:t xml:space="preserve">, </w:t>
      </w:r>
      <w:r>
        <w:t xml:space="preserve">программа распознавала </w:t>
      </w:r>
      <w:r>
        <w:lastRenderedPageBreak/>
        <w:t xml:space="preserve">полученные участки и проверяла корректность полученных значений. </w:t>
      </w:r>
      <w:r w:rsidR="00033B7E">
        <w:t>Далее данные претерпевали статистическую обработку</w:t>
      </w:r>
      <w:r w:rsidR="00ED3804">
        <w:t>: регрессионный анализ и оценка адекватности регресии</w:t>
      </w:r>
      <w:r w:rsidR="00033B7E">
        <w:t>. По результатам всех экспериментов</w:t>
      </w:r>
      <w:r w:rsidR="00ED3804">
        <w:t xml:space="preserve"> были сформированы сводные графики </w:t>
      </w:r>
    </w:p>
    <w:p w14:paraId="4D9835BA" w14:textId="3E2D2394" w:rsidR="00033B7E" w:rsidRDefault="00033B7E" w:rsidP="005976E9">
      <w:pPr>
        <w:pStyle w:val="2"/>
        <w:numPr>
          <w:ilvl w:val="0"/>
          <w:numId w:val="7"/>
        </w:numPr>
      </w:pPr>
      <w:bookmarkStart w:id="33" w:name="_Toc154578082"/>
      <w:r>
        <w:t>Ход эксперимента</w:t>
      </w:r>
      <w:bookmarkEnd w:id="33"/>
    </w:p>
    <w:p w14:paraId="31543363" w14:textId="535CD807" w:rsidR="00E7466D" w:rsidRPr="00033B7E" w:rsidRDefault="00033B7E" w:rsidP="005976E9">
      <w:pPr>
        <w:pStyle w:val="a7"/>
      </w:pPr>
      <w:r>
        <w:t xml:space="preserve">Ход эксперимента показан далее на примере снятия данных для </w:t>
      </w:r>
      <w:r w:rsidR="00ED3804">
        <w:t>эксперимента</w:t>
      </w:r>
      <w:r>
        <w:t xml:space="preserve"> с чистым OCM</w:t>
      </w:r>
      <w:r w:rsidRPr="00033B7E">
        <w:t>-2</w:t>
      </w:r>
      <w:r w:rsidR="00ED3804">
        <w:t>. Плотность смеси находилась вручную, а р</w:t>
      </w:r>
      <w:r w:rsidR="00D27E5F" w:rsidRPr="00033B7E">
        <w:t xml:space="preserve">езультатом </w:t>
      </w:r>
      <w:r w:rsidR="00ED3804">
        <w:t>измерения вязкости</w:t>
      </w:r>
      <w:r w:rsidR="00D27E5F" w:rsidRPr="00033B7E">
        <w:t xml:space="preserve"> была таблица вида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E7466D" w:rsidRPr="00E27180" w14:paraId="576D6B07" w14:textId="77777777" w:rsidTr="00D60C21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9706207" w14:textId="2D60A976" w:rsidR="00D60C21" w:rsidRPr="00D60C21" w:rsidRDefault="00E7466D" w:rsidP="004E7621">
            <w:pPr>
              <w:pStyle w:val="af2"/>
            </w:pPr>
            <w:r>
              <w:t xml:space="preserve">Таблица </w:t>
            </w:r>
            <w:fldSimple w:instr=" SEQ Таблица \* ARABIC ">
              <w:r w:rsidR="00625B79">
                <w:rPr>
                  <w:noProof/>
                </w:rPr>
                <w:t>1</w:t>
              </w:r>
            </w:fldSimple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 w:rsidR="00D60C21">
              <w:t xml:space="preserve">. </w:t>
            </w:r>
            <w:r w:rsidR="00AA2E74">
              <w:br/>
            </w:r>
            <w:r w:rsidR="00D60C21">
              <w:rPr>
                <w:lang w:val="en-US"/>
              </w:rPr>
              <w:t>Time</w:t>
            </w:r>
            <w:r w:rsidR="00D60C21" w:rsidRPr="00D60C21">
              <w:t xml:space="preserve"> – </w:t>
            </w:r>
            <w:r w:rsidR="00D60C21">
              <w:t>время относительно начала эксперимента в сек, при  котором было снято значение</w:t>
            </w:r>
            <w:r w:rsidR="00AA2E74">
              <w:br/>
            </w:r>
            <w:r w:rsidR="00D60C21" w:rsidRPr="00D60C21">
              <w:rPr>
                <w:lang w:val="en-US"/>
              </w:rPr>
              <w:t>Viscosity</w:t>
            </w:r>
            <w:r w:rsidR="00D60C21" w:rsidRPr="00D60C21">
              <w:t xml:space="preserve"> – </w:t>
            </w:r>
            <w:r w:rsidR="00D60C21">
              <w:t>значение вязкости</w:t>
            </w:r>
            <w:r w:rsidR="00D60C21" w:rsidRPr="00D60C21">
              <w:t xml:space="preserve"> </w:t>
            </w:r>
            <w:r w:rsidR="00D60C21">
              <w:t>в сПуаз</w:t>
            </w:r>
            <w:r w:rsidR="00AA2E74">
              <w:br/>
            </w:r>
            <w:r w:rsidR="00D60C21" w:rsidRPr="00D60C21">
              <w:t>Viscosity_verbose,</w:t>
            </w:r>
            <w:r w:rsidR="00D60C21">
              <w:t xml:space="preserve"> </w:t>
            </w:r>
            <w:r w:rsidR="00D60C21" w:rsidRPr="00D60C21">
              <w:t>Temperature_verbose</w:t>
            </w:r>
            <w:r w:rsidR="00D60C21">
              <w:t xml:space="preserve"> – оценка качества распознавания значения для вязкости</w:t>
            </w:r>
            <w:r w:rsidR="00D60C21" w:rsidRPr="00D60C21">
              <w:t xml:space="preserve"> </w:t>
            </w:r>
            <w:r w:rsidR="00D60C21">
              <w:t>и температуры соответственно</w:t>
            </w:r>
            <w:r w:rsidR="00AA2E74">
              <w:br/>
            </w:r>
            <w:r w:rsidR="00D60C21" w:rsidRPr="00D60C21">
              <w:t>Temperature</w:t>
            </w:r>
            <w:r w:rsidR="00D60C21">
              <w:t xml:space="preserve"> - значение температуры</w:t>
            </w:r>
            <w:r w:rsidR="00D60C21" w:rsidRPr="00D60C21">
              <w:t xml:space="preserve"> </w:t>
            </w:r>
            <w:r w:rsidR="00D60C21">
              <w:t>в С</w:t>
            </w:r>
          </w:p>
        </w:tc>
      </w:tr>
      <w:tr w:rsidR="00E27180" w:rsidRPr="00E27180" w14:paraId="07878559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9752F2F" w:rsidR="00E27180" w:rsidRPr="00951D7C" w:rsidRDefault="00D60C21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68D9928D" w:rsidR="00E27180" w:rsidRPr="00951D7C" w:rsidRDefault="00D60C21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951D7C" w:rsidRDefault="00E27180" w:rsidP="009B00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</w:p>
        </w:tc>
      </w:tr>
      <w:tr w:rsidR="00E27180" w:rsidRPr="00E27180" w14:paraId="3B58844F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9B00CC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951D7C" w:rsidRDefault="00E27180" w:rsidP="009B00CC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5EA645CE" w14:textId="77777777" w:rsidR="00AA2E74" w:rsidRDefault="00AA2E74" w:rsidP="005976E9">
      <w:pPr>
        <w:pStyle w:val="a6"/>
      </w:pPr>
    </w:p>
    <w:p w14:paraId="69F9D5BE" w14:textId="5CBAD289" w:rsidR="00140220" w:rsidRDefault="00C61528" w:rsidP="005976E9">
      <w:pPr>
        <w:pStyle w:val="a7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</w:t>
      </w:r>
      <w:r w:rsidR="0093481E">
        <w:t xml:space="preserve">этих величин вследствие неравномерного нагрева системы в начальный момент времени, </w:t>
      </w:r>
      <w:r w:rsidR="002F3239">
        <w:t>калибровки прибора</w:t>
      </w:r>
      <w:r w:rsidR="00ED3804">
        <w:t xml:space="preserve"> и других факторов</w:t>
      </w:r>
      <w:r>
        <w:t>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 xml:space="preserve">Временная развертка </w:t>
      </w:r>
      <w:r w:rsidR="00ED3804">
        <w:t>эксперимента</w:t>
      </w:r>
      <w:r w:rsidR="00140220">
        <w:t xml:space="preserve"> выглядит следующим образом:</w:t>
      </w:r>
    </w:p>
    <w:p w14:paraId="302FE6D7" w14:textId="77777777" w:rsidR="00CB6086" w:rsidRDefault="00140220" w:rsidP="00CB6086">
      <w:pPr>
        <w:pStyle w:val="af0"/>
        <w:keepNext/>
        <w:jc w:val="left"/>
      </w:pPr>
      <w:r>
        <w:rPr>
          <w:noProof/>
          <w:lang w:eastAsia="ru-RU"/>
        </w:rPr>
        <w:lastRenderedPageBreak/>
        <w:drawing>
          <wp:inline distT="0" distB="0" distL="0" distR="0" wp14:anchorId="12DDE12C" wp14:editId="4916458E">
            <wp:extent cx="4694400" cy="3240000"/>
            <wp:effectExtent l="0" t="0" r="0" b="0"/>
            <wp:docPr id="8" name="Рисунок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73E18B" w14:textId="29485A7A" w:rsidR="00EE32E7" w:rsidRDefault="00CB6086" w:rsidP="004E7621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1</w:t>
        </w:r>
      </w:fldSimple>
      <w:r>
        <w:t>. Временная развертка 1 эксперимента. Синим цветом отмечена температура, красным – вязкость</w:t>
      </w:r>
    </w:p>
    <w:p w14:paraId="5BF190F8" w14:textId="485A4DDF" w:rsidR="00140220" w:rsidRPr="00EE32E7" w:rsidRDefault="00140220" w:rsidP="005976E9">
      <w:pPr>
        <w:pStyle w:val="a7"/>
      </w:pPr>
      <w:r w:rsidRPr="00EE32E7">
        <w:t xml:space="preserve">График зависимости коэффициента вязкости </w:t>
      </w:r>
      <w:r w:rsidR="00A451E7" w:rsidRPr="00EE32E7">
        <w:t>от температуры,</w:t>
      </w:r>
      <w:r w:rsidR="00605947">
        <w:t xml:space="preserve"> включающий </w:t>
      </w:r>
      <w:r w:rsidR="00A451E7">
        <w:t>все данные,</w:t>
      </w:r>
      <w:r w:rsidR="00605947">
        <w:t xml:space="preserve"> выглядит следующим образом</w:t>
      </w:r>
      <w:r w:rsidRPr="00EE32E7">
        <w:t>:</w:t>
      </w:r>
    </w:p>
    <w:p w14:paraId="6BC93807" w14:textId="77777777" w:rsidR="00CB6086" w:rsidRDefault="00140220" w:rsidP="00CB6086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024EEC9A" wp14:editId="7677454E">
            <wp:extent cx="4694400" cy="3240000"/>
            <wp:effectExtent l="0" t="0" r="0" b="0"/>
            <wp:docPr id="7" name="Рисунок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C1393E" w14:textId="29BDF46A" w:rsidR="00A451E7" w:rsidRPr="00A451E7" w:rsidRDefault="00CB6086" w:rsidP="00A451E7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2</w:t>
        </w:r>
      </w:fldSimple>
      <w:r>
        <w:t>. График вязкости от температуры для 1 эксперимента</w:t>
      </w:r>
    </w:p>
    <w:p w14:paraId="6380629E" w14:textId="54F873BE" w:rsidR="00605947" w:rsidRPr="00605947" w:rsidRDefault="00605947" w:rsidP="005976E9">
      <w:pPr>
        <w:pStyle w:val="a6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</w:t>
      </w:r>
      <w:r>
        <w:lastRenderedPageBreak/>
        <w:t xml:space="preserve">угадывание значения на основании распознанных </w:t>
      </w:r>
      <w:r w:rsidR="00516B0C">
        <w:t>частей,</w:t>
      </w:r>
      <w:r>
        <w:t xml:space="preserve"> вследствие чего уверенность в полученных значениях несколько ниже. </w:t>
      </w:r>
      <w:r w:rsidR="008E284D">
        <w:t xml:space="preserve">Синяя и оранжевая линия показывают среднюю и медиану значений вязкости при разных температурах, </w:t>
      </w:r>
      <w:r w:rsidR="008E284D" w:rsidRPr="003616F4">
        <w:t>соответственно</w:t>
      </w:r>
      <w:r w:rsidR="008E284D">
        <w:t>. Как видно из графика данные даже после отбраковки выбросов имеют шум</w:t>
      </w:r>
      <w:r w:rsidR="006C67A7">
        <w:t xml:space="preserve"> с силой дисперсией </w:t>
      </w:r>
      <w:r w:rsidR="008E284D">
        <w:t>в некоторых местах</w:t>
      </w:r>
      <w:r w:rsidR="006C67A7">
        <w:t>, однако таких точек по сравнению со всем массивом информации крайне мало</w:t>
      </w:r>
      <w:r w:rsidR="008E284D">
        <w:t xml:space="preserve">. Это связано в первую очередь с </w:t>
      </w:r>
      <w:r w:rsidR="008E284D" w:rsidRPr="006C67A7">
        <w:t>ошибкой</w:t>
      </w:r>
      <w:r w:rsidR="008E284D"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</w:t>
      </w:r>
      <w:r w:rsidR="00516B0C">
        <w:t xml:space="preserve"> или тем, что для какого-то значения температуры было мало точек (например, для промежуточных температур, когда нагрев шел быстро, и не был набран достаточный объем данных) </w:t>
      </w:r>
      <w:r w:rsidR="008E284D">
        <w:t>.</w:t>
      </w:r>
    </w:p>
    <w:p w14:paraId="0C704EAC" w14:textId="3A8FCEF9" w:rsidR="007A37FF" w:rsidRDefault="008E284D" w:rsidP="005976E9">
      <w:pPr>
        <w:pStyle w:val="a7"/>
      </w:pPr>
      <w:r>
        <w:t>Для отбраковки таких значений все</w:t>
      </w:r>
      <w:r w:rsidR="00C61528">
        <w:t xml:space="preserve"> д</w:t>
      </w:r>
      <w:r w:rsidR="007A37FF">
        <w:t xml:space="preserve">анные преобразовывались к линейному </w:t>
      </w:r>
      <w:r w:rsidR="007A37FF" w:rsidRPr="00A735D9">
        <w:t>виду</w:t>
      </w:r>
      <w:r w:rsidR="006231DF" w:rsidRPr="00A735D9">
        <w:t>,</w:t>
      </w:r>
      <w:r w:rsidR="009136BD" w:rsidRPr="00A735D9">
        <w:t xml:space="preserve"> </w:t>
      </w:r>
      <w:r w:rsidR="006C67A7">
        <w:t>после чего</w:t>
      </w:r>
      <w:r w:rsidR="00C61528" w:rsidRPr="00A735D9">
        <w:t xml:space="preserve"> </w:t>
      </w:r>
      <w:r w:rsidR="009136BD" w:rsidRPr="00A735D9">
        <w:t>и</w:t>
      </w:r>
      <w:r w:rsidR="009136BD">
        <w:t>спользовался IQR фильтр</w:t>
      </w:r>
      <w:r w:rsidR="00DD3C0B">
        <w:t xml:space="preserve"> с межквантильным разбросом от 25% до </w:t>
      </w:r>
      <w:r w:rsidR="00A735D9">
        <w:t>75% значений</w:t>
      </w:r>
      <w:r w:rsidR="006C67A7">
        <w:t xml:space="preserve">, который сохранял только те значения, которые попадают </w:t>
      </w:r>
      <w:r w:rsidR="003616F4">
        <w:t xml:space="preserve">в центральный квартиль, тем самым </w:t>
      </w:r>
      <w:r w:rsidR="00424D82">
        <w:t>редкие,</w:t>
      </w:r>
      <w:r w:rsidR="003616F4">
        <w:t xml:space="preserve"> но большие выбросы не проходят проверку</w:t>
      </w:r>
      <w:r w:rsidR="00140220">
        <w:t>. Тот же график, после обработки фильтром</w:t>
      </w:r>
      <w:r w:rsidR="00C61528">
        <w:t>:</w:t>
      </w:r>
    </w:p>
    <w:p w14:paraId="1F41B193" w14:textId="77777777" w:rsidR="00CB6086" w:rsidRDefault="00140220" w:rsidP="00CB6086">
      <w:pPr>
        <w:pStyle w:val="af0"/>
        <w:keepNext/>
      </w:pPr>
      <w:r w:rsidRPr="00140220">
        <w:rPr>
          <w:noProof/>
          <w:lang w:eastAsia="ru-RU"/>
        </w:rPr>
        <w:lastRenderedPageBreak/>
        <w:drawing>
          <wp:inline distT="0" distB="0" distL="0" distR="0" wp14:anchorId="329EA6A7" wp14:editId="58AAB0AE">
            <wp:extent cx="4694400" cy="3240000"/>
            <wp:effectExtent l="0" t="0" r="0" b="0"/>
            <wp:docPr id="6" name="Рисунок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EEE0A4" w14:textId="0638190C" w:rsidR="00EE32E7" w:rsidRDefault="00CB6086" w:rsidP="004E7621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3</w:t>
        </w:r>
      </w:fldSimple>
      <w:r>
        <w:t>. Отфильтрованные данные</w:t>
      </w:r>
    </w:p>
    <w:p w14:paraId="5F0420C7" w14:textId="1462E85C" w:rsidR="00140220" w:rsidRPr="00EE32E7" w:rsidRDefault="000811A4" w:rsidP="005976E9">
      <w:pPr>
        <w:pStyle w:val="a7"/>
      </w:pPr>
      <w:r w:rsidRPr="00EE32E7">
        <w:t xml:space="preserve">Применяя </w:t>
      </w:r>
      <w:commentRangeStart w:id="34"/>
      <w:r w:rsidRPr="00EE32E7">
        <w:t>формулу</w:t>
      </w:r>
      <w:r w:rsidR="00424D82">
        <w:t xml:space="preserve"> </w:t>
      </w:r>
      <w:r w:rsidR="00424D82">
        <w:fldChar w:fldCharType="begin"/>
      </w:r>
      <w:r w:rsidR="00424D82">
        <w:instrText xml:space="preserve"> REF _Ref154526342 \h </w:instrText>
      </w:r>
      <w:r w:rsidR="00424D82">
        <w:fldChar w:fldCharType="separate"/>
      </w:r>
      <w:r w:rsidR="00424D82">
        <w:t>(</w:t>
      </w:r>
      <w:r w:rsidR="00424D82">
        <w:rPr>
          <w:noProof/>
        </w:rPr>
        <w:t>15</w:t>
      </w:r>
      <w:r w:rsidR="00424D82">
        <w:t>)</w:t>
      </w:r>
      <w:r w:rsidR="00424D82">
        <w:fldChar w:fldCharType="end"/>
      </w:r>
      <w:r w:rsidRPr="00EE32E7">
        <w:t xml:space="preserve"> </w:t>
      </w:r>
      <w:commentRangeEnd w:id="34"/>
      <w:r>
        <w:rPr>
          <w:rStyle w:val="af4"/>
          <w:rFonts w:eastAsia="SimSun" w:cstheme="minorBidi"/>
          <w:color w:val="auto"/>
          <w:lang w:eastAsia="en-US"/>
        </w:rPr>
        <w:commentReference w:id="34"/>
      </w:r>
      <w:r w:rsidRPr="00EE32E7">
        <w:t xml:space="preserve">для нахождения  </w:t>
      </w:r>
      <m:oMath>
        <m:r>
          <w:rPr>
            <w:rFonts w:ascii="Cambria Math" w:hAnsi="Cambria Math"/>
          </w:rPr>
          <m:t>D</m:t>
        </m:r>
      </m:oMath>
      <w:r w:rsidRPr="00EE32E7">
        <w:t>:</w:t>
      </w:r>
    </w:p>
    <w:p w14:paraId="46FE292B" w14:textId="77777777" w:rsidR="00CB6086" w:rsidRDefault="000811A4" w:rsidP="00CB6086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3D07BE24" wp14:editId="2748DA0E">
            <wp:extent cx="4694400" cy="3240000"/>
            <wp:effectExtent l="0" t="0" r="0" b="0"/>
            <wp:docPr id="10" name="Рисунок 10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C86059" w14:textId="0D3F9641" w:rsidR="000811A4" w:rsidRPr="000811A4" w:rsidRDefault="00CB6086" w:rsidP="004E7621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4</w:t>
        </w:r>
      </w:fldSimple>
      <w:r>
        <w:t>. Вычисленный по формуле</w:t>
      </w:r>
      <w:r w:rsidR="005965A7">
        <w:t xml:space="preserve"> </w:t>
      </w:r>
      <w:r w:rsidR="005965A7">
        <w:fldChar w:fldCharType="begin"/>
      </w:r>
      <w:r w:rsidR="005965A7">
        <w:instrText xml:space="preserve"> REF _Ref154526342 \h </w:instrText>
      </w:r>
      <w:r w:rsidR="005965A7">
        <w:fldChar w:fldCharType="separate"/>
      </w:r>
      <w:r w:rsidR="00625B79">
        <w:t>(</w:t>
      </w:r>
      <w:r w:rsidR="00625B79">
        <w:rPr>
          <w:noProof/>
        </w:rPr>
        <w:t>15</w:t>
      </w:r>
      <w:r w:rsidR="00625B79">
        <w:t>)</w:t>
      </w:r>
      <w:r w:rsidR="005965A7">
        <w:fldChar w:fldCharType="end"/>
      </w:r>
      <w:r>
        <w:t xml:space="preserve"> коэффициент </w:t>
      </w:r>
      <w:r w:rsidRPr="00AA2E74">
        <w:t>диффузии</w:t>
      </w:r>
    </w:p>
    <w:p w14:paraId="61FB37C7" w14:textId="2F7B0ED5" w:rsidR="00C61528" w:rsidRDefault="0088544D" w:rsidP="005976E9">
      <w:pPr>
        <w:pStyle w:val="a7"/>
      </w:pPr>
      <w:r>
        <w:t xml:space="preserve">Полученные данные уже могут быть использованы для нахождения уравнения зависимости коэффициента диффузии от температуры методом МНК. Редкие выбросы существенно не влияют на качество регрессии, так как </w:t>
      </w:r>
      <w:r>
        <w:lastRenderedPageBreak/>
        <w:t>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</w:t>
      </w:r>
      <w:r w:rsidR="00AF2BED">
        <w:t>ри</w:t>
      </w:r>
      <w:r>
        <w:t xml:space="preserve"> каждой температуре и медиану.</w:t>
      </w:r>
      <w:r w:rsidR="00E17465">
        <w:t xml:space="preserve"> </w:t>
      </w:r>
      <w:r w:rsidR="00625B79">
        <w:t>А</w:t>
      </w:r>
      <w:r w:rsidR="00C61528" w:rsidRPr="00484B2B">
        <w:t>ппроксимаци</w:t>
      </w:r>
      <w:r w:rsidR="00625B79">
        <w:t xml:space="preserve">я проводилась по </w:t>
      </w:r>
      <w:r w:rsidR="00C61528" w:rsidRPr="00484B2B">
        <w:t>формул</w:t>
      </w:r>
      <w:r w:rsidR="00625B79">
        <w:t>е</w:t>
      </w:r>
      <w:r w:rsidR="00C61528" w:rsidRPr="00484B2B">
        <w:t xml:space="preserve"> </w:t>
      </w:r>
      <w:r w:rsidR="00B84514">
        <w:fldChar w:fldCharType="begin"/>
      </w:r>
      <w:r w:rsidR="00B84514" w:rsidRPr="00484B2B">
        <w:instrText xml:space="preserve"> </w:instrText>
      </w:r>
      <w:r w:rsidR="00B84514">
        <w:instrText>REF</w:instrText>
      </w:r>
      <w:r w:rsidR="00B84514" w:rsidRPr="00484B2B">
        <w:instrText xml:space="preserve"> _</w:instrText>
      </w:r>
      <w:r w:rsidR="00B84514">
        <w:instrText>Ref</w:instrText>
      </w:r>
      <w:r w:rsidR="00B84514" w:rsidRPr="00484B2B">
        <w:instrText>154525359 \</w:instrText>
      </w:r>
      <w:r w:rsidR="00B84514">
        <w:instrText>h</w:instrText>
      </w:r>
      <w:r w:rsidR="00B84514" w:rsidRPr="00484B2B">
        <w:instrText xml:space="preserve"> </w:instrText>
      </w:r>
      <w:r w:rsidR="00B84514">
        <w:fldChar w:fldCharType="separate"/>
      </w:r>
      <w:r w:rsidR="00625B79">
        <w:t>(</w:t>
      </w:r>
      <w:r w:rsidR="00625B79">
        <w:rPr>
          <w:noProof/>
        </w:rPr>
        <w:t>5</w:t>
      </w:r>
      <w:r w:rsidR="00625B79">
        <w:t>)</w:t>
      </w:r>
      <w:r w:rsidR="00B84514">
        <w:fldChar w:fldCharType="end"/>
      </w:r>
      <w:r w:rsidR="00625B79">
        <w:t xml:space="preserve"> , адекватность оценивалась </w:t>
      </w:r>
      <w:r w:rsidR="00B84514" w:rsidRPr="00484B2B">
        <w:t>в соответствии с</w:t>
      </w:r>
      <w:r w:rsidR="00C67168" w:rsidRPr="00484B2B">
        <w:t xml:space="preserve"> </w:t>
      </w:r>
      <w:r w:rsidR="00C67168">
        <w:fldChar w:fldCharType="begin"/>
      </w:r>
      <w:r w:rsidR="00C67168" w:rsidRPr="00484B2B">
        <w:instrText xml:space="preserve"> </w:instrText>
      </w:r>
      <w:r w:rsidR="00C67168">
        <w:instrText>REF</w:instrText>
      </w:r>
      <w:r w:rsidR="00C67168" w:rsidRPr="00484B2B">
        <w:instrText xml:space="preserve"> _</w:instrText>
      </w:r>
      <w:r w:rsidR="00C67168">
        <w:instrText>Ref</w:instrText>
      </w:r>
      <w:r w:rsidR="00C67168" w:rsidRPr="00484B2B">
        <w:instrText>154525468 \</w:instrText>
      </w:r>
      <w:r w:rsidR="00C67168">
        <w:instrText>h</w:instrText>
      </w:r>
      <w:r w:rsidR="00C67168" w:rsidRPr="00484B2B">
        <w:instrText xml:space="preserve"> </w:instrText>
      </w:r>
      <w:r w:rsidR="00C67168">
        <w:fldChar w:fldCharType="separate"/>
      </w:r>
      <w:r w:rsidR="00625B79">
        <w:t>(</w:t>
      </w:r>
      <w:r w:rsidR="00625B79">
        <w:rPr>
          <w:noProof/>
        </w:rPr>
        <w:t>13</w:t>
      </w:r>
      <w:r w:rsidR="00625B79">
        <w:t>)</w:t>
      </w:r>
      <w:r w:rsidR="00C67168">
        <w:fldChar w:fldCharType="end"/>
      </w:r>
      <w:r w:rsidR="00C67168" w:rsidRPr="00484B2B">
        <w:t xml:space="preserve">. </w:t>
      </w:r>
      <w:r w:rsidR="000811A4">
        <w:t xml:space="preserve">График зависимости логарифма коэффициента </w:t>
      </w:r>
      <m:oMath>
        <m:r>
          <w:rPr>
            <w:rFonts w:ascii="Cambria Math" w:hAnsi="Cambria Math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 w:rsidR="00C61528">
        <w:t xml:space="preserve">: </w:t>
      </w:r>
    </w:p>
    <w:p w14:paraId="52121257" w14:textId="77777777" w:rsidR="00625B79" w:rsidRDefault="000811A4" w:rsidP="00AD56DA">
      <w:pPr>
        <w:pStyle w:val="af0"/>
      </w:pPr>
      <w:r w:rsidRPr="00AD56DA">
        <w:drawing>
          <wp:inline distT="0" distB="0" distL="0" distR="0" wp14:anchorId="26724C8A" wp14:editId="30E21292">
            <wp:extent cx="4694400" cy="3240000"/>
            <wp:effectExtent l="0" t="0" r="0" b="0"/>
            <wp:docPr id="11" name="Рисунок 1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93F92C" w14:textId="045C41E4" w:rsidR="000811A4" w:rsidRPr="000811A4" w:rsidRDefault="00625B79" w:rsidP="00625B79">
      <w:pPr>
        <w:pStyle w:val="af2"/>
        <w:rPr>
          <w:highlight w:val="yellow"/>
        </w:rPr>
      </w:pPr>
      <w:r>
        <w:t xml:space="preserve">Рисунок </w:t>
      </w:r>
      <w:fldSimple w:instr=" SEQ Рисунок \* ARABIC ">
        <w:r w:rsidR="00647EC2">
          <w:rPr>
            <w:noProof/>
          </w:rPr>
          <w:t>5</w:t>
        </w:r>
      </w:fldSimple>
      <w:r>
        <w:t xml:space="preserve">. Линеаризованный график с </w:t>
      </w:r>
      <w:commentRangeStart w:id="35"/>
      <w:r>
        <w:t>линейной</w:t>
      </w:r>
      <w:commentRangeEnd w:id="35"/>
      <w:r w:rsidR="008D3886">
        <w:rPr>
          <w:rStyle w:val="af4"/>
          <w:rFonts w:asciiTheme="minorHAnsi" w:eastAsia="SimSun" w:hAnsiTheme="minorHAnsi" w:cstheme="minorBidi"/>
          <w:bCs w:val="0"/>
          <w:i w:val="0"/>
          <w:lang w:eastAsia="en-US"/>
        </w:rPr>
        <w:commentReference w:id="35"/>
      </w:r>
      <w:r>
        <w:t xml:space="preserve"> аппроксимацией</w:t>
      </w:r>
    </w:p>
    <w:p w14:paraId="5DF52EA9" w14:textId="761116A3" w:rsidR="005723DD" w:rsidRDefault="00A83A7B" w:rsidP="005976E9">
      <w:pPr>
        <w:pStyle w:val="a7"/>
      </w:pPr>
      <w:r>
        <w:t xml:space="preserve">Как видно из данного примера не всегда точки хорошо аппроксимируются прямой, что обусловлено простотой модели, однако для нахождения примерных значений </w:t>
      </w:r>
      <w:r w:rsidR="00CC29DA">
        <w:t xml:space="preserve">относительных коэффициентов и </w:t>
      </w:r>
      <w:commentRangeStart w:id="36"/>
      <w:r>
        <w:t>энергии диффузии</w:t>
      </w:r>
      <w:commentRangeEnd w:id="36"/>
      <w:r>
        <w:rPr>
          <w:rStyle w:val="af4"/>
          <w:rFonts w:eastAsia="SimSun" w:cstheme="minorBidi"/>
          <w:color w:val="auto"/>
          <w:lang w:eastAsia="en-US"/>
        </w:rPr>
        <w:commentReference w:id="36"/>
      </w:r>
      <w:r>
        <w:t xml:space="preserve"> этого вполне достаточно. </w:t>
      </w:r>
      <w:r w:rsidR="005723DD">
        <w:t xml:space="preserve">Для визуальной оценки ошибки значения приводились к нелинейному виду с наложением </w:t>
      </w:r>
      <w:r>
        <w:t>найденной зависимости коэффициента от температуры</w:t>
      </w:r>
      <w:r w:rsidR="005723DD">
        <w:t>:</w:t>
      </w:r>
    </w:p>
    <w:p w14:paraId="3100EACE" w14:textId="77777777" w:rsidR="00A83A7B" w:rsidRDefault="00EF0AE9" w:rsidP="00A83A7B">
      <w:pPr>
        <w:pStyle w:val="af0"/>
        <w:keepNext/>
      </w:pPr>
      <w:r>
        <w:rPr>
          <w:noProof/>
          <w:lang w:eastAsia="ru-RU"/>
        </w:rPr>
        <w:lastRenderedPageBreak/>
        <w:drawing>
          <wp:inline distT="0" distB="0" distL="0" distR="0" wp14:anchorId="760F48B7" wp14:editId="5ABF5A8D">
            <wp:extent cx="4694400" cy="3240000"/>
            <wp:effectExtent l="0" t="0" r="0" b="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7696584A" w:rsidR="00A6520B" w:rsidRPr="001C1F5C" w:rsidRDefault="00A83A7B" w:rsidP="00A83A7B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6</w:t>
        </w:r>
      </w:fldSimple>
      <w:r>
        <w:t>. Наглядное представление данных и их аппроксимации уравнением Аррениуса</w:t>
      </w:r>
    </w:p>
    <w:p w14:paraId="1A14B82B" w14:textId="2BEDD855" w:rsidR="00E64C26" w:rsidRPr="00E64C26" w:rsidRDefault="00D40047" w:rsidP="005976E9">
      <w:pPr>
        <w:pStyle w:val="2"/>
        <w:rPr>
          <w:lang w:val="en-US"/>
        </w:rPr>
      </w:pPr>
      <w:bookmarkStart w:id="37" w:name="_Toc154578083"/>
      <w:commentRangeStart w:id="38"/>
      <w:r>
        <w:t>Результаты</w:t>
      </w:r>
      <w:commentRangeEnd w:id="38"/>
      <w:r w:rsidR="008D3886">
        <w:rPr>
          <w:rStyle w:val="af4"/>
          <w:rFonts w:eastAsia="SimSun" w:cstheme="minorBidi"/>
          <w:b w:val="0"/>
          <w:bCs w:val="0"/>
          <w:caps w:val="0"/>
          <w:color w:val="auto"/>
          <w:lang w:eastAsia="en-US"/>
        </w:rPr>
        <w:commentReference w:id="38"/>
      </w:r>
      <w:r>
        <w:t xml:space="preserve"> </w:t>
      </w:r>
      <w:r w:rsidR="00095A32">
        <w:t xml:space="preserve"> и обсуждение</w:t>
      </w:r>
      <w:bookmarkEnd w:id="37"/>
    </w:p>
    <w:p w14:paraId="2E1C6518" w14:textId="21510C01" w:rsidR="00074D20" w:rsidRDefault="00120AEF" w:rsidP="005976E9">
      <w:pPr>
        <w:pStyle w:val="3"/>
        <w:rPr>
          <w:lang w:val="en-US"/>
        </w:rPr>
      </w:pPr>
      <w:bookmarkStart w:id="39" w:name="_Toc154578084"/>
      <w:r>
        <w:t>Вязкости</w:t>
      </w:r>
      <w:bookmarkEnd w:id="39"/>
    </w:p>
    <w:p w14:paraId="7D7FA1E9" w14:textId="3A182E12" w:rsidR="00994E68" w:rsidRPr="00994E68" w:rsidRDefault="00994E68" w:rsidP="005976E9">
      <w:pPr>
        <w:pStyle w:val="a7"/>
      </w:pPr>
      <w:r>
        <w:t>Результаты экспериментов измерения вязкостей представлены ниже:</w:t>
      </w:r>
    </w:p>
    <w:p w14:paraId="400F1A73" w14:textId="372B7E7F" w:rsidR="00120AEF" w:rsidRPr="00120AEF" w:rsidRDefault="00120AEF" w:rsidP="005976E9">
      <w:pPr>
        <w:pStyle w:val="a7"/>
      </w:pPr>
      <w:r>
        <w:t>Бутанол-1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5D4BA6" w14:paraId="581C4B9D" w14:textId="77777777" w:rsidTr="00C67168">
        <w:trPr>
          <w:cantSplit/>
        </w:trPr>
        <w:tc>
          <w:tcPr>
            <w:tcW w:w="5452" w:type="dxa"/>
          </w:tcPr>
          <w:p w14:paraId="370C346F" w14:textId="1FC480BD" w:rsidR="00816BE7" w:rsidRDefault="00816BE7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64802C8" wp14:editId="77FD998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2E2FDB1" wp14:editId="360654EF">
                  <wp:extent cx="2930400" cy="2127600"/>
                  <wp:effectExtent l="0" t="0" r="3810" b="635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27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DAC1138" w14:textId="77777777" w:rsidR="00AD56DA" w:rsidRDefault="00AD56DA" w:rsidP="005976E9">
      <w:pPr>
        <w:pStyle w:val="a7"/>
        <w:rPr>
          <w:lang w:val="en-US"/>
        </w:rPr>
      </w:pPr>
    </w:p>
    <w:p w14:paraId="1AC5B159" w14:textId="77777777" w:rsidR="00AD56DA" w:rsidRDefault="00AD56DA">
      <w:pPr>
        <w:rPr>
          <w:rFonts w:ascii="Times New Roman" w:eastAsia="Times New Roman" w:hAnsi="Times New Roman" w:cs="Times New Roman"/>
          <w:color w:val="000000" w:themeColor="text1"/>
          <w:sz w:val="28"/>
          <w:lang w:val="en-US" w:eastAsia="ru-RU"/>
        </w:rPr>
      </w:pPr>
      <w:r>
        <w:rPr>
          <w:lang w:val="en-US"/>
        </w:rPr>
        <w:br w:type="page"/>
      </w:r>
    </w:p>
    <w:p w14:paraId="2F7D5E85" w14:textId="6D1D5EAB" w:rsidR="003B020A" w:rsidRPr="00120AEF" w:rsidRDefault="003B020A" w:rsidP="005976E9">
      <w:pPr>
        <w:pStyle w:val="a7"/>
      </w:pPr>
      <w:r>
        <w:rPr>
          <w:lang w:val="en-US"/>
        </w:rPr>
        <w:lastRenderedPageBreak/>
        <w:t>OCM-2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78370A" w:rsidRPr="005D4E47" w14:paraId="7C146CA4" w14:textId="77777777" w:rsidTr="00484B2B">
        <w:trPr>
          <w:cantSplit/>
        </w:trPr>
        <w:tc>
          <w:tcPr>
            <w:tcW w:w="5457" w:type="dxa"/>
          </w:tcPr>
          <w:p w14:paraId="5F6E3ECB" w14:textId="49DF6997" w:rsidR="0078370A" w:rsidRPr="005D4E47" w:rsidRDefault="0078370A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2DA6F3AD" wp14:editId="7B2E8C11">
                  <wp:extent cx="2930400" cy="2160000"/>
                  <wp:effectExtent l="0" t="0" r="3810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236BDD45" w14:textId="58BB55DC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25D9B63F" wp14:editId="43C0624F">
                  <wp:extent cx="2930400" cy="2160000"/>
                  <wp:effectExtent l="0" t="0" r="3810" b="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484B2B">
        <w:trPr>
          <w:cantSplit/>
        </w:trPr>
        <w:tc>
          <w:tcPr>
            <w:tcW w:w="5457" w:type="dxa"/>
          </w:tcPr>
          <w:p w14:paraId="3698C1D8" w14:textId="0D4C1C9A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BF1FC6A" wp14:editId="46884D89">
                  <wp:extent cx="2930400" cy="2160000"/>
                  <wp:effectExtent l="0" t="0" r="3810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D515576" w14:textId="64448D52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4EE8012" wp14:editId="76135CA1">
                  <wp:extent cx="2930400" cy="2160000"/>
                  <wp:effectExtent l="0" t="0" r="3810" b="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484B2B">
        <w:trPr>
          <w:cantSplit/>
        </w:trPr>
        <w:tc>
          <w:tcPr>
            <w:tcW w:w="5457" w:type="dxa"/>
          </w:tcPr>
          <w:p w14:paraId="7429AEAE" w14:textId="2040880A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6AFB315" wp14:editId="5FD580DA">
                  <wp:extent cx="2930400" cy="2160000"/>
                  <wp:effectExtent l="0" t="0" r="3810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7E1F3E8C" w14:textId="098CD61D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7AFEDDF0" wp14:editId="1CBD087C">
                  <wp:extent cx="2930400" cy="2160000"/>
                  <wp:effectExtent l="0" t="0" r="3810" b="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484B2B">
        <w:trPr>
          <w:cantSplit/>
        </w:trPr>
        <w:tc>
          <w:tcPr>
            <w:tcW w:w="5457" w:type="dxa"/>
          </w:tcPr>
          <w:p w14:paraId="57D238C5" w14:textId="5B716956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8E2DD23" wp14:editId="1AFB35FF">
                  <wp:extent cx="2930400" cy="2160000"/>
                  <wp:effectExtent l="0" t="0" r="3810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6D8C0EC" w14:textId="0BF75A33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2B4C1EAF" wp14:editId="32532CE9">
                  <wp:extent cx="2930400" cy="2160000"/>
                  <wp:effectExtent l="0" t="0" r="3810" b="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484B2B">
        <w:trPr>
          <w:cantSplit/>
        </w:trPr>
        <w:tc>
          <w:tcPr>
            <w:tcW w:w="5457" w:type="dxa"/>
          </w:tcPr>
          <w:p w14:paraId="7E6FDA82" w14:textId="34D72D6E" w:rsidR="0078370A" w:rsidRPr="005D4E47" w:rsidRDefault="00C67168" w:rsidP="005976E9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DF69985" wp14:editId="3BEEC61B">
                  <wp:extent cx="2930400" cy="2160000"/>
                  <wp:effectExtent l="0" t="0" r="3810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241EA08B" w14:textId="62F02727" w:rsidR="0078370A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321AF775" wp14:editId="5232BD05">
                  <wp:extent cx="2930400" cy="2160000"/>
                  <wp:effectExtent l="0" t="0" r="3810" b="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2CA620BB" w14:textId="77777777" w:rsidTr="00484B2B">
        <w:trPr>
          <w:cantSplit/>
        </w:trPr>
        <w:tc>
          <w:tcPr>
            <w:tcW w:w="5457" w:type="dxa"/>
          </w:tcPr>
          <w:p w14:paraId="7F1BD6EC" w14:textId="0539F124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1AE49CA4" wp14:editId="7F8A4008">
                  <wp:extent cx="2930400" cy="2160000"/>
                  <wp:effectExtent l="0" t="0" r="3810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A1116D7" w14:textId="1741AEA2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4DD528D5" wp14:editId="75C75D3A">
                  <wp:extent cx="2930400" cy="2160000"/>
                  <wp:effectExtent l="0" t="0" r="3810" b="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511CC8D2" w14:textId="77777777" w:rsidTr="00484B2B">
        <w:trPr>
          <w:cantSplit/>
        </w:trPr>
        <w:tc>
          <w:tcPr>
            <w:tcW w:w="5457" w:type="dxa"/>
          </w:tcPr>
          <w:p w14:paraId="7C426B9D" w14:textId="3E7F3235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30B5E0CA" wp14:editId="7C5070AE">
                  <wp:extent cx="2930400" cy="2160000"/>
                  <wp:effectExtent l="0" t="0" r="3810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B276365" w14:textId="523D43BA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35C1967" wp14:editId="34FFB1BB">
                  <wp:extent cx="2930400" cy="2160000"/>
                  <wp:effectExtent l="0" t="0" r="3810" b="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4B2DA9AE" w14:textId="77777777" w:rsidTr="00484B2B">
        <w:trPr>
          <w:cantSplit/>
        </w:trPr>
        <w:tc>
          <w:tcPr>
            <w:tcW w:w="5457" w:type="dxa"/>
          </w:tcPr>
          <w:p w14:paraId="585103CB" w14:textId="2C589EA6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5ECB138E" wp14:editId="505229C6">
                  <wp:extent cx="2930400" cy="2160000"/>
                  <wp:effectExtent l="0" t="0" r="3810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70B64FA" w14:textId="0E66FBCB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FD66634" wp14:editId="7B197EC5">
                  <wp:extent cx="2930400" cy="2160000"/>
                  <wp:effectExtent l="0" t="0" r="3810" b="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67168" w:rsidRPr="005D4E47" w14:paraId="76F9787C" w14:textId="77777777" w:rsidTr="00484B2B">
        <w:trPr>
          <w:cantSplit/>
        </w:trPr>
        <w:tc>
          <w:tcPr>
            <w:tcW w:w="5457" w:type="dxa"/>
          </w:tcPr>
          <w:p w14:paraId="31D35067" w14:textId="7B050A1E" w:rsidR="00C67168" w:rsidRPr="005D4E47" w:rsidRDefault="00C67168" w:rsidP="005976E9">
            <w:pPr>
              <w:pStyle w:val="a6"/>
              <w:rPr>
                <w:noProof/>
              </w:rPr>
            </w:pPr>
            <w:r w:rsidRPr="005D4E47">
              <w:rPr>
                <w:noProof/>
              </w:rPr>
              <w:drawing>
                <wp:inline distT="0" distB="0" distL="0" distR="0" wp14:anchorId="0B621FC1" wp14:editId="1C2156B6">
                  <wp:extent cx="2930400" cy="2160000"/>
                  <wp:effectExtent l="0" t="0" r="3810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2C0513E" w14:textId="30612DD8" w:rsidR="00C67168" w:rsidRPr="005D4E47" w:rsidRDefault="00C6716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1B28907C" wp14:editId="4608436E">
                  <wp:extent cx="2930400" cy="2160000"/>
                  <wp:effectExtent l="0" t="0" r="3810" b="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4B2B" w:rsidRPr="005D4E47" w14:paraId="1D09B434" w14:textId="77777777" w:rsidTr="003B3C80">
        <w:trPr>
          <w:cantSplit/>
        </w:trPr>
        <w:tc>
          <w:tcPr>
            <w:tcW w:w="10915" w:type="dxa"/>
            <w:gridSpan w:val="2"/>
          </w:tcPr>
          <w:p w14:paraId="1F586439" w14:textId="72534FBA" w:rsidR="00484B2B" w:rsidRPr="00484B2B" w:rsidRDefault="00484B2B" w:rsidP="00484B2B">
            <w:pPr>
              <w:pStyle w:val="af2"/>
              <w:rPr>
                <w:noProof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7</w:t>
              </w:r>
            </w:fldSimple>
            <w:r>
              <w:t>. Зависимость вязкости (справа) и коэффициента диффузии (слева от температуры при разных содержаниях бутанола-1 (массовая доля) для O</w:t>
            </w:r>
            <w:r>
              <w:rPr>
                <w:lang w:val="en-US"/>
              </w:rPr>
              <w:t>CM</w:t>
            </w:r>
            <w:r w:rsidRPr="00484B2B">
              <w:t>-2</w:t>
            </w:r>
          </w:p>
        </w:tc>
      </w:tr>
    </w:tbl>
    <w:p w14:paraId="3B6A104C" w14:textId="755983B4" w:rsidR="003A5482" w:rsidRDefault="003A5482" w:rsidP="005976E9">
      <w:pPr>
        <w:pStyle w:val="a7"/>
        <w:rPr>
          <w:lang w:val="en-US"/>
        </w:rPr>
      </w:pPr>
      <w:commentRangeStart w:id="40"/>
      <w:r>
        <w:rPr>
          <w:lang w:val="en-US"/>
        </w:rPr>
        <w:t>PETA</w:t>
      </w:r>
      <w:commentRangeEnd w:id="40"/>
      <w:r w:rsidR="003A1265">
        <w:rPr>
          <w:rStyle w:val="af4"/>
          <w:rFonts w:eastAsia="SimSun" w:cstheme="minorBidi"/>
          <w:b/>
          <w:color w:val="auto"/>
          <w:lang w:eastAsia="en-US"/>
        </w:rPr>
        <w:commentReference w:id="40"/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5D4E47" w:rsidRPr="008F5DC8" w14:paraId="5BF4E93D" w14:textId="77777777" w:rsidTr="00493372">
        <w:tc>
          <w:tcPr>
            <w:tcW w:w="5457" w:type="dxa"/>
          </w:tcPr>
          <w:p w14:paraId="777F6E87" w14:textId="7DA2D809" w:rsidR="005D4E47" w:rsidRPr="008F5DC8" w:rsidRDefault="005D4E47" w:rsidP="005976E9">
            <w:pPr>
              <w:pStyle w:val="a6"/>
            </w:pPr>
            <w:r w:rsidRPr="008F5DC8">
              <w:rPr>
                <w:noProof/>
              </w:rPr>
              <w:lastRenderedPageBreak/>
              <w:drawing>
                <wp:inline distT="0" distB="0" distL="0" distR="0" wp14:anchorId="115A2EDD" wp14:editId="460FBF75">
                  <wp:extent cx="2930400" cy="2160000"/>
                  <wp:effectExtent l="0" t="0" r="3810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EC02268" w14:textId="5FEC8EBC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112C9C4A" wp14:editId="6530C5F1">
                  <wp:extent cx="2930400" cy="2160000"/>
                  <wp:effectExtent l="0" t="0" r="3810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:rsidRPr="008F5DC8" w14:paraId="5F990329" w14:textId="77777777" w:rsidTr="00493372">
        <w:tc>
          <w:tcPr>
            <w:tcW w:w="5457" w:type="dxa"/>
          </w:tcPr>
          <w:p w14:paraId="5DA4B3EE" w14:textId="0F2A517E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6584F8F5" wp14:editId="1B26919C">
                  <wp:extent cx="2930400" cy="2160000"/>
                  <wp:effectExtent l="0" t="0" r="3810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297AB73" w14:textId="5007FA7E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5D218CF0" wp14:editId="31ACC618">
                  <wp:extent cx="2930400" cy="2160000"/>
                  <wp:effectExtent l="0" t="0" r="3810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:rsidRPr="008F5DC8" w14:paraId="2AC1ECDD" w14:textId="77777777" w:rsidTr="00493372">
        <w:tc>
          <w:tcPr>
            <w:tcW w:w="5457" w:type="dxa"/>
          </w:tcPr>
          <w:p w14:paraId="0C1B386E" w14:textId="0DFDEFB0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61E0EAE8" wp14:editId="4C3857F1">
                  <wp:extent cx="2930400" cy="2160000"/>
                  <wp:effectExtent l="0" t="0" r="3810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B508318" w14:textId="285729FB" w:rsidR="005D4E47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32F237FC" wp14:editId="28928E7F">
                  <wp:extent cx="2930400" cy="2160000"/>
                  <wp:effectExtent l="0" t="0" r="3810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3B30" w:rsidRPr="008F5DC8" w14:paraId="6879518D" w14:textId="77777777" w:rsidTr="00493372">
        <w:tc>
          <w:tcPr>
            <w:tcW w:w="5457" w:type="dxa"/>
          </w:tcPr>
          <w:p w14:paraId="1F7A9E14" w14:textId="2C39C415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lastRenderedPageBreak/>
              <w:drawing>
                <wp:inline distT="0" distB="0" distL="0" distR="0" wp14:anchorId="3F242FF2" wp14:editId="19715EBA">
                  <wp:extent cx="2930400" cy="2160000"/>
                  <wp:effectExtent l="0" t="0" r="3810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E0F3537" w14:textId="42C3ABE3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67A5EF71" wp14:editId="2D4BCF14">
                  <wp:extent cx="2930400" cy="2160000"/>
                  <wp:effectExtent l="0" t="0" r="3810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73B30" w:rsidRPr="008F5DC8" w14:paraId="7B1BA408" w14:textId="77777777" w:rsidTr="00493372">
        <w:tc>
          <w:tcPr>
            <w:tcW w:w="5457" w:type="dxa"/>
          </w:tcPr>
          <w:p w14:paraId="113A6E82" w14:textId="6FDB952B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55F69479" wp14:editId="5053ED02">
                  <wp:extent cx="2930400" cy="2160000"/>
                  <wp:effectExtent l="0" t="0" r="3810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AE345E" w14:textId="7A651007" w:rsidR="00973B30" w:rsidRPr="008F5DC8" w:rsidRDefault="00973B30" w:rsidP="005976E9">
            <w:pPr>
              <w:pStyle w:val="a6"/>
            </w:pPr>
            <w:r w:rsidRPr="008F5DC8">
              <w:rPr>
                <w:noProof/>
              </w:rPr>
              <w:drawing>
                <wp:inline distT="0" distB="0" distL="0" distR="0" wp14:anchorId="1224D1F5" wp14:editId="3EB84F27">
                  <wp:extent cx="2930400" cy="2160000"/>
                  <wp:effectExtent l="0" t="0" r="3810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84B2B" w:rsidRPr="008F5DC8" w14:paraId="12C1A22A" w14:textId="77777777" w:rsidTr="003B3C80">
        <w:tc>
          <w:tcPr>
            <w:tcW w:w="10915" w:type="dxa"/>
            <w:gridSpan w:val="2"/>
          </w:tcPr>
          <w:p w14:paraId="1C876F32" w14:textId="1B87CD6C" w:rsidR="00484B2B" w:rsidRPr="00484B2B" w:rsidRDefault="00484B2B" w:rsidP="00484B2B">
            <w:pPr>
              <w:pStyle w:val="af2"/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8</w:t>
              </w:r>
            </w:fldSimple>
            <w:r>
              <w:t xml:space="preserve">. Зависимость вязкости (справа) и коэффициента диффузии (слева от температуры при разных содержаниях бутанола-1 (массовая доля) для </w:t>
            </w:r>
            <w:r>
              <w:rPr>
                <w:lang w:val="en-US"/>
              </w:rPr>
              <w:t>PETA</w:t>
            </w:r>
          </w:p>
        </w:tc>
      </w:tr>
    </w:tbl>
    <w:p w14:paraId="0051D85D" w14:textId="11CCF438" w:rsidR="003A5482" w:rsidRDefault="0041013C" w:rsidP="005976E9">
      <w:pPr>
        <w:pStyle w:val="a7"/>
        <w:rPr>
          <w:lang w:val="en-US"/>
        </w:rPr>
      </w:pPr>
      <w:r>
        <w:rPr>
          <w:lang w:val="en-US"/>
        </w:rPr>
        <w:t>DMAG</w:t>
      </w:r>
      <w:r w:rsidR="00120AEF">
        <w:t>: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98"/>
        <w:gridCol w:w="4648"/>
      </w:tblGrid>
      <w:tr w:rsidR="00413E63" w14:paraId="7E5F6FC2" w14:textId="77777777" w:rsidTr="00413E63">
        <w:tc>
          <w:tcPr>
            <w:tcW w:w="5452" w:type="dxa"/>
          </w:tcPr>
          <w:p w14:paraId="78240864" w14:textId="71797534" w:rsidR="00413E63" w:rsidRDefault="00E7466D">
            <w:pPr>
              <w:rPr>
                <w:rFonts w:eastAsia="Times New Roman" w:cs="Times New Roman"/>
                <w:color w:val="000000" w:themeColor="text1"/>
                <w:sz w:val="28"/>
                <w:lang w:val="en-US" w:eastAsia="ru-RU"/>
              </w:rPr>
            </w:pPr>
            <w:r>
              <w:rPr>
                <w:lang w:val="en-US"/>
              </w:rPr>
              <w:br w:type="page"/>
            </w:r>
          </w:p>
        </w:tc>
        <w:tc>
          <w:tcPr>
            <w:tcW w:w="5453" w:type="dxa"/>
          </w:tcPr>
          <w:p w14:paraId="1962CD01" w14:textId="77777777" w:rsidR="00413E63" w:rsidRDefault="00413E63">
            <w:pPr>
              <w:rPr>
                <w:rFonts w:eastAsia="Times New Roman" w:cs="Times New Roman"/>
                <w:color w:val="000000" w:themeColor="text1"/>
                <w:sz w:val="28"/>
                <w:lang w:val="en-US" w:eastAsia="ru-RU"/>
              </w:rPr>
            </w:pPr>
          </w:p>
        </w:tc>
      </w:tr>
      <w:tr w:rsidR="00413E63" w:rsidRPr="00413E63" w14:paraId="1B07C012" w14:textId="77777777" w:rsidTr="003B3C80">
        <w:tc>
          <w:tcPr>
            <w:tcW w:w="10905" w:type="dxa"/>
            <w:gridSpan w:val="2"/>
          </w:tcPr>
          <w:p w14:paraId="3669FC7B" w14:textId="00036BBA" w:rsidR="00413E63" w:rsidRPr="00413E63" w:rsidRDefault="00413E63" w:rsidP="00413E63">
            <w:pPr>
              <w:pStyle w:val="af2"/>
              <w:rPr>
                <w:color w:val="000000" w:themeColor="text1"/>
                <w:sz w:val="28"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9</w:t>
              </w:r>
            </w:fldSimple>
            <w:r>
              <w:t>. Зависимость вязкости (справа) и коэффициента диффузии (слева от температуры при разных содержаниях бутанола-1 (массовая доля) для D</w:t>
            </w:r>
            <w:r>
              <w:rPr>
                <w:lang w:val="en-US"/>
              </w:rPr>
              <w:t>MAG</w:t>
            </w:r>
          </w:p>
        </w:tc>
      </w:tr>
    </w:tbl>
    <w:p w14:paraId="7382B5C2" w14:textId="2E6E3014" w:rsidR="00D40047" w:rsidRDefault="00C231F1" w:rsidP="005976E9">
      <w:pPr>
        <w:pStyle w:val="a6"/>
      </w:pPr>
      <w:r>
        <w:t xml:space="preserve">Как видно по графикам вязкость и вычисленный с помощью формулы </w:t>
      </w:r>
      <w:r>
        <w:fldChar w:fldCharType="begin"/>
      </w:r>
      <w:r>
        <w:instrText xml:space="preserve"> REF _Ref154526342 \h </w:instrText>
      </w:r>
      <w:r>
        <w:fldChar w:fldCharType="separate"/>
      </w:r>
      <w:r>
        <w:t>(</w:t>
      </w:r>
      <w:r>
        <w:rPr>
          <w:noProof/>
        </w:rPr>
        <w:t>15</w:t>
      </w:r>
      <w:r>
        <w:t>)</w:t>
      </w:r>
      <w:r>
        <w:fldChar w:fldCharType="end"/>
      </w:r>
      <w:r>
        <w:t xml:space="preserve"> относительный коэффициент диффузии достаточно точно описываются экспоненциальной зависимостью от температуры. Однако несмотря на это отклонения экспериментальных данных заметны почти на всех графиках, что может свидетельствовать не только о погрешностях прибора</w:t>
      </w:r>
      <w:r w:rsidR="00120AEF">
        <w:t xml:space="preserve">, </w:t>
      </w:r>
      <w:r w:rsidR="005075B3">
        <w:t>релаксационных процессах,</w:t>
      </w:r>
      <w:r w:rsidR="00120AEF">
        <w:t xml:space="preserve"> происходящих при нагревании или охлаждении состава</w:t>
      </w:r>
      <w:r>
        <w:t>, но и о том, что с помощью подобной модели не совсем корректно описывать диффузионные процессы, происходящие в таких средах.</w:t>
      </w:r>
    </w:p>
    <w:p w14:paraId="5192AC46" w14:textId="633AF054" w:rsidR="00120AEF" w:rsidRDefault="00120AEF" w:rsidP="005976E9">
      <w:pPr>
        <w:pStyle w:val="3"/>
      </w:pPr>
      <w:bookmarkStart w:id="41" w:name="_Toc154578085"/>
      <w:r>
        <w:lastRenderedPageBreak/>
        <w:t>Сводные графики</w:t>
      </w:r>
      <w:bookmarkEnd w:id="41"/>
    </w:p>
    <w:p w14:paraId="3D27A0AD" w14:textId="28AD89E4" w:rsidR="00CC29DA" w:rsidRDefault="00CC29DA" w:rsidP="005976E9">
      <w:pPr>
        <w:pStyle w:val="a7"/>
      </w:pPr>
      <w:r>
        <w:t>По результатам опытов</w:t>
      </w:r>
      <w:r w:rsidR="009818B8">
        <w:t xml:space="preserve"> были составлены сводные графики, показывающие зависимость относительных коэффициентов диффузии, а также энергии </w:t>
      </w:r>
      <w:r w:rsidR="00120AEF">
        <w:t xml:space="preserve">активации </w:t>
      </w:r>
      <w:r w:rsidR="009818B8">
        <w:t>диффузии от температуры и состава для</w:t>
      </w:r>
      <w:r w:rsidR="00120AEF">
        <w:t xml:space="preserve"> составов</w:t>
      </w:r>
      <w:r w:rsidR="009818B8">
        <w:t xml:space="preserve"> разных мономеров</w:t>
      </w:r>
      <w:r w:rsidR="00994E68">
        <w:t>:</w:t>
      </w:r>
    </w:p>
    <w:p w14:paraId="604522EA" w14:textId="09BEA18F" w:rsidR="0071381C" w:rsidRPr="00120AEF" w:rsidRDefault="0071381C" w:rsidP="005976E9">
      <w:pPr>
        <w:pStyle w:val="a7"/>
      </w:pPr>
      <w:r>
        <w:rPr>
          <w:lang w:val="en-US"/>
        </w:rPr>
        <w:t>OCM</w:t>
      </w:r>
      <w:r w:rsidR="004E7621">
        <w:rPr>
          <w:lang w:val="en-US"/>
        </w:rPr>
        <w:t>-2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71381C" w14:paraId="2D4347FC" w14:textId="77777777" w:rsidTr="00E7466D">
        <w:tc>
          <w:tcPr>
            <w:tcW w:w="5457" w:type="dxa"/>
          </w:tcPr>
          <w:p w14:paraId="2AACFFD9" w14:textId="6E53FF85" w:rsidR="0071381C" w:rsidRDefault="0071381C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CE31B01" wp14:editId="3FC15473">
                  <wp:extent cx="2930400" cy="2160000"/>
                  <wp:effectExtent l="0" t="0" r="3810" b="0"/>
                  <wp:docPr id="51" name="Рисунок 5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9DFE439" w14:textId="6491A707" w:rsidR="0071381C" w:rsidRDefault="007004E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2811F01" wp14:editId="76D18BFA">
                  <wp:extent cx="2930400" cy="2160000"/>
                  <wp:effectExtent l="0" t="0" r="3810" b="0"/>
                  <wp:docPr id="59" name="Рисунок 5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621" w14:paraId="0E152C65" w14:textId="77777777" w:rsidTr="003B3C80">
        <w:tc>
          <w:tcPr>
            <w:tcW w:w="10915" w:type="dxa"/>
            <w:gridSpan w:val="2"/>
          </w:tcPr>
          <w:p w14:paraId="51358AA8" w14:textId="668E42FC" w:rsidR="004E7621" w:rsidRDefault="004E7621" w:rsidP="004E7621">
            <w:pPr>
              <w:pStyle w:val="af2"/>
              <w:rPr>
                <w:noProof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10</w:t>
              </w:r>
            </w:fldSimple>
            <w:r>
              <w:t xml:space="preserve">. Для </w:t>
            </w:r>
            <w:r w:rsidRPr="004E7621">
              <w:t xml:space="preserve">мономера </w:t>
            </w:r>
            <w:r>
              <w:rPr>
                <w:lang w:val="en-US"/>
              </w:rPr>
              <w:t>OCM</w:t>
            </w:r>
            <w:r w:rsidRPr="004E7621">
              <w:t xml:space="preserve">-2: </w:t>
            </w:r>
            <w:r w:rsidR="00E97C9C">
              <w:t>з</w:t>
            </w:r>
            <w:r w:rsidRPr="004E7621">
              <w:t xml:space="preserve">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4E7621">
              <w:t xml:space="preserve">  от температуры </w:t>
            </w:r>
            <w:r w:rsidR="003C132F" w:rsidRPr="004E7621">
              <w:t>при</w:t>
            </w:r>
            <w:r w:rsidRPr="004E7621">
              <w:t xml:space="preserve"> разных мольных долях (слева) и от мольной</w:t>
            </w:r>
            <w:r>
              <w:t xml:space="preserve"> доли при разных температурах в С (справа)</w:t>
            </w:r>
          </w:p>
        </w:tc>
      </w:tr>
    </w:tbl>
    <w:p w14:paraId="1AF9A3A6" w14:textId="7148B367" w:rsidR="0071381C" w:rsidRDefault="0071381C" w:rsidP="005976E9">
      <w:pPr>
        <w:pStyle w:val="a7"/>
        <w:rPr>
          <w:lang w:val="en-US"/>
        </w:rPr>
      </w:pPr>
      <w:r>
        <w:rPr>
          <w:lang w:val="en-US"/>
        </w:rPr>
        <w:t>PETA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678"/>
      </w:tblGrid>
      <w:tr w:rsidR="0071381C" w14:paraId="686D8923" w14:textId="77777777" w:rsidTr="00E7466D">
        <w:tc>
          <w:tcPr>
            <w:tcW w:w="5457" w:type="dxa"/>
          </w:tcPr>
          <w:p w14:paraId="1DFE716A" w14:textId="13FC8809" w:rsidR="0071381C" w:rsidRDefault="00906EEE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5D778C7B" wp14:editId="5FF3EB9B">
                  <wp:extent cx="2930400" cy="2160000"/>
                  <wp:effectExtent l="0" t="0" r="3810" b="0"/>
                  <wp:docPr id="53" name="Рисунок 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551A681" w14:textId="3756F76E" w:rsidR="0071381C" w:rsidRDefault="007004E8" w:rsidP="005976E9">
            <w:pPr>
              <w:pStyle w:val="a6"/>
            </w:pPr>
            <w:r>
              <w:rPr>
                <w:noProof/>
              </w:rPr>
              <w:drawing>
                <wp:inline distT="0" distB="0" distL="0" distR="0" wp14:anchorId="6B4CC9EF" wp14:editId="12A82D89">
                  <wp:extent cx="2930400" cy="2160000"/>
                  <wp:effectExtent l="0" t="0" r="3810" b="0"/>
                  <wp:docPr id="58" name="Рисунок 5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E7621" w14:paraId="44AFC248" w14:textId="77777777" w:rsidTr="003B3C80">
        <w:tc>
          <w:tcPr>
            <w:tcW w:w="10915" w:type="dxa"/>
            <w:gridSpan w:val="2"/>
          </w:tcPr>
          <w:p w14:paraId="24D2C3D7" w14:textId="66B4CE2E" w:rsidR="004E7621" w:rsidRDefault="004E7621" w:rsidP="004E7621">
            <w:pPr>
              <w:pStyle w:val="af2"/>
              <w:rPr>
                <w:noProof/>
              </w:rPr>
            </w:pPr>
            <w:r>
              <w:t xml:space="preserve">Рисунок </w:t>
            </w:r>
            <w:fldSimple w:instr=" SEQ Рисунок \* ARABIC ">
              <w:r w:rsidR="00647EC2">
                <w:rPr>
                  <w:noProof/>
                </w:rPr>
                <w:t>11</w:t>
              </w:r>
            </w:fldSimple>
            <w:r>
              <w:t xml:space="preserve">. Для </w:t>
            </w:r>
            <w:r w:rsidRPr="004E7621">
              <w:t xml:space="preserve">мономера PETA: </w:t>
            </w:r>
            <w:r w:rsidR="00E97C9C">
              <w:t>з</w:t>
            </w:r>
            <w:r w:rsidRPr="004E7621">
              <w:t xml:space="preserve">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4E7621">
              <w:t xml:space="preserve">  от температуры </w:t>
            </w:r>
            <w:r w:rsidR="00F67E50" w:rsidRPr="004E7621">
              <w:t>при</w:t>
            </w:r>
            <w:r w:rsidRPr="004E7621">
              <w:t xml:space="preserve"> разных мольных долях (слева) и от мольной</w:t>
            </w:r>
            <w:r>
              <w:t xml:space="preserve"> доли при разных </w:t>
            </w:r>
            <w:r w:rsidR="00F67E50">
              <w:t>температурах в</w:t>
            </w:r>
            <w:r>
              <w:t xml:space="preserve"> С (справа)</w:t>
            </w:r>
          </w:p>
        </w:tc>
      </w:tr>
    </w:tbl>
    <w:p w14:paraId="0AB1910E" w14:textId="23767A20" w:rsidR="00E7466D" w:rsidRPr="00120AEF" w:rsidRDefault="00E7466D" w:rsidP="005976E9">
      <w:pPr>
        <w:pStyle w:val="a7"/>
      </w:pPr>
      <w:r>
        <w:rPr>
          <w:lang w:val="en-US"/>
        </w:rPr>
        <w:t>DMAG</w:t>
      </w:r>
      <w:r w:rsidR="00120AE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02"/>
        <w:gridCol w:w="4654"/>
      </w:tblGrid>
      <w:tr w:rsidR="00E97C9C" w14:paraId="24148467" w14:textId="77777777" w:rsidTr="00161E9B">
        <w:tc>
          <w:tcPr>
            <w:tcW w:w="5452" w:type="dxa"/>
          </w:tcPr>
          <w:p w14:paraId="5C3FB97C" w14:textId="77777777" w:rsidR="00E97C9C" w:rsidRDefault="00E97C9C" w:rsidP="005976E9">
            <w:pPr>
              <w:pStyle w:val="a7"/>
            </w:pPr>
          </w:p>
        </w:tc>
        <w:tc>
          <w:tcPr>
            <w:tcW w:w="5453" w:type="dxa"/>
          </w:tcPr>
          <w:p w14:paraId="13BBBB7E" w14:textId="77777777" w:rsidR="00E97C9C" w:rsidRDefault="00E97C9C" w:rsidP="005976E9">
            <w:pPr>
              <w:pStyle w:val="a7"/>
            </w:pPr>
          </w:p>
        </w:tc>
      </w:tr>
      <w:tr w:rsidR="00E97C9C" w14:paraId="193E7142" w14:textId="77777777" w:rsidTr="00161E9B">
        <w:tc>
          <w:tcPr>
            <w:tcW w:w="10905" w:type="dxa"/>
            <w:gridSpan w:val="2"/>
          </w:tcPr>
          <w:p w14:paraId="17E076E8" w14:textId="1F63A4C4" w:rsidR="00E97C9C" w:rsidRPr="00E97C9C" w:rsidRDefault="00E97C9C" w:rsidP="00E97C9C">
            <w:pPr>
              <w:pStyle w:val="af2"/>
            </w:pPr>
            <w:r w:rsidRPr="00E97C9C">
              <w:t xml:space="preserve">Рисунок </w:t>
            </w:r>
            <w:r>
              <w:fldChar w:fldCharType="begin"/>
            </w:r>
            <w:r w:rsidRPr="00E97C9C">
              <w:instrText xml:space="preserve"> </w:instrText>
            </w:r>
            <w:r>
              <w:instrText>SEQ</w:instrText>
            </w:r>
            <w:r w:rsidRPr="00E97C9C">
              <w:instrText xml:space="preserve"> Рисунок \* </w:instrText>
            </w:r>
            <w:r>
              <w:instrText>ARABIC</w:instrText>
            </w:r>
            <w:r w:rsidRPr="00E97C9C">
              <w:instrText xml:space="preserve"> </w:instrText>
            </w:r>
            <w:r>
              <w:fldChar w:fldCharType="separate"/>
            </w:r>
            <w:r w:rsidR="00647EC2">
              <w:rPr>
                <w:noProof/>
              </w:rPr>
              <w:t>12</w:t>
            </w:r>
            <w:r>
              <w:fldChar w:fldCharType="end"/>
            </w:r>
            <w:r w:rsidRPr="00E97C9C">
              <w:t xml:space="preserve">. Для мономера </w:t>
            </w:r>
            <w:r>
              <w:rPr>
                <w:lang w:val="en-US"/>
              </w:rPr>
              <w:t>DMAG</w:t>
            </w:r>
            <w:r w:rsidRPr="00E97C9C">
              <w:t xml:space="preserve">: зависимость 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D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</m:oMath>
            <w:r w:rsidRPr="00E97C9C">
              <w:t xml:space="preserve">  от температуры </w:t>
            </w:r>
            <w:r w:rsidR="00F67E50" w:rsidRPr="00E97C9C">
              <w:t>при</w:t>
            </w:r>
            <w:r w:rsidRPr="00E97C9C">
              <w:t xml:space="preserve"> разных мольных долях (слева) и от мольной доли при разных </w:t>
            </w:r>
            <w:r w:rsidR="00F67E50" w:rsidRPr="00E97C9C">
              <w:t>температурах в</w:t>
            </w:r>
            <w:r w:rsidRPr="00E97C9C">
              <w:t xml:space="preserve"> С (справа)</w:t>
            </w:r>
          </w:p>
        </w:tc>
      </w:tr>
    </w:tbl>
    <w:p w14:paraId="4310F3FC" w14:textId="7D4A34EA" w:rsidR="00F67E50" w:rsidRDefault="00F67E50" w:rsidP="005976E9">
      <w:pPr>
        <w:pStyle w:val="a7"/>
      </w:pPr>
      <w:r>
        <w:t xml:space="preserve">По данным графикам можно сделать вывод, что относительный коэффициент взаимной диффузии растет по мере разбавления вязкого мономера менее вязким спиртом. Однако эта зависимость нелинейна относительно мольной спирта в смеси. </w:t>
      </w:r>
    </w:p>
    <w:p w14:paraId="02CAA245" w14:textId="22DD01E0" w:rsidR="00E7466D" w:rsidRDefault="004E7621" w:rsidP="005976E9">
      <w:pPr>
        <w:pStyle w:val="3"/>
      </w:pPr>
      <w:bookmarkStart w:id="42" w:name="_Toc154578086"/>
      <w:r>
        <w:t>Общие</w:t>
      </w:r>
      <w:bookmarkEnd w:id="42"/>
    </w:p>
    <w:p w14:paraId="54778C9C" w14:textId="36FADD4F" w:rsidR="0071381C" w:rsidRPr="004E7621" w:rsidRDefault="00F67E50" w:rsidP="005976E9">
      <w:pPr>
        <w:pStyle w:val="a7"/>
      </w:pPr>
      <w:r>
        <w:t>П</w:t>
      </w:r>
      <w:r w:rsidR="00F0231C">
        <w:t xml:space="preserve">олученные в ходе выполнения регрессионного анализа значения энергий активации представлены на графике в виде зависимости от мольной доли компонент: </w:t>
      </w:r>
    </w:p>
    <w:p w14:paraId="67FD9C4E" w14:textId="77777777" w:rsidR="00E81F45" w:rsidRDefault="001B65BF" w:rsidP="00E81F45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62183221" wp14:editId="78EA6A02">
            <wp:extent cx="4694400" cy="3240000"/>
            <wp:effectExtent l="0" t="0" r="0" b="0"/>
            <wp:docPr id="56" name="Рисунок 5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7793B8" w14:textId="114BD1A6" w:rsidR="001B65BF" w:rsidRDefault="00E81F45" w:rsidP="00E81F45">
      <w:pPr>
        <w:pStyle w:val="af2"/>
      </w:pPr>
      <w:r>
        <w:t xml:space="preserve">Рисунок </w:t>
      </w:r>
      <w:fldSimple w:instr=" SEQ Рисунок \* ARABIC ">
        <w:r w:rsidR="00647EC2">
          <w:rPr>
            <w:noProof/>
          </w:rPr>
          <w:t>13</w:t>
        </w:r>
      </w:fldSimple>
      <w:r>
        <w:t>. График зависимости энергий активации диффузии от мольной доли бутанола-1</w:t>
      </w:r>
    </w:p>
    <w:p w14:paraId="24B68DAC" w14:textId="22156D1E" w:rsidR="00296EF2" w:rsidRPr="00296EF2" w:rsidRDefault="00296EF2" w:rsidP="005976E9">
      <w:pPr>
        <w:pStyle w:val="a7"/>
      </w:pPr>
      <w:r>
        <w:t>Из графика видна линейная зависимость энергии активации диффузии</w:t>
      </w:r>
      <w:r w:rsidR="00B73B43">
        <w:t xml:space="preserve"> от мольной доли компонент, что вполне согласуется с ее представлением, как энергии активации сдвига одного слоя жидкости по отношении к другому.</w:t>
      </w:r>
    </w:p>
    <w:p w14:paraId="73A48828" w14:textId="4686397E" w:rsidR="004554DB" w:rsidRDefault="00B73B43" w:rsidP="005976E9">
      <w:pPr>
        <w:pStyle w:val="a7"/>
      </w:pPr>
      <w:r>
        <w:lastRenderedPageBreak/>
        <w:t xml:space="preserve">Однако из данных о плотностях смесей </w:t>
      </w:r>
      <w:r w:rsidR="007321E2">
        <w:t>какого-либо</w:t>
      </w:r>
      <w:r>
        <w:t xml:space="preserve"> вывода и характере </w:t>
      </w:r>
      <w:r w:rsidR="00535536">
        <w:t xml:space="preserve">их </w:t>
      </w:r>
      <w:r>
        <w:t>зависимости</w:t>
      </w:r>
      <w:r w:rsidR="00535536">
        <w:t xml:space="preserve"> относительно мольных долей </w:t>
      </w:r>
      <w:r w:rsidR="007321E2">
        <w:t>сделать</w:t>
      </w:r>
      <w:r w:rsidR="00535536">
        <w:t xml:space="preserve"> нельзя</w:t>
      </w:r>
      <w:r w:rsidR="00E81F45">
        <w:t>:</w:t>
      </w:r>
    </w:p>
    <w:p w14:paraId="63A1BEE4" w14:textId="77777777" w:rsidR="00647EC2" w:rsidRDefault="00305FFB" w:rsidP="00647EC2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76C2248B" wp14:editId="5644D182">
            <wp:extent cx="4694400" cy="3240000"/>
            <wp:effectExtent l="0" t="0" r="0" b="0"/>
            <wp:docPr id="57" name="Рисунок 5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1339C9" w14:textId="47339139" w:rsidR="00305FFB" w:rsidRPr="00305FFB" w:rsidRDefault="00647EC2" w:rsidP="00647EC2">
      <w:pPr>
        <w:pStyle w:val="af2"/>
      </w:pPr>
      <w:r>
        <w:t xml:space="preserve">Рисунок </w:t>
      </w:r>
      <w:fldSimple w:instr=" SEQ Рисунок \* ARABIC ">
        <w:r>
          <w:rPr>
            <w:noProof/>
          </w:rPr>
          <w:t>14</w:t>
        </w:r>
      </w:fldSimple>
      <w:r>
        <w:t>. График плотности смесей при разных мольных долях бутанола-1</w:t>
      </w:r>
    </w:p>
    <w:p w14:paraId="11C64286" w14:textId="4A3B4ACC" w:rsidR="007004E8" w:rsidRDefault="003C132F" w:rsidP="005976E9">
      <w:pPr>
        <w:pStyle w:val="11"/>
      </w:pPr>
      <w:bookmarkStart w:id="43" w:name="_Toc154578087"/>
      <w:r>
        <w:lastRenderedPageBreak/>
        <w:t>Выводы</w:t>
      </w:r>
      <w:bookmarkEnd w:id="43"/>
    </w:p>
    <w:p w14:paraId="31C0984F" w14:textId="03812797" w:rsidR="00120AEF" w:rsidRDefault="00535536" w:rsidP="005976E9">
      <w:pPr>
        <w:pStyle w:val="a7"/>
      </w:pPr>
      <w:r>
        <w:t xml:space="preserve">В ходе данной работы была проведена серия экспериментов по нахождению вязкостей и плотностей разных смесей мономеров </w:t>
      </w:r>
      <w:r>
        <w:rPr>
          <w:lang w:val="en-US"/>
        </w:rPr>
        <w:t>OCM</w:t>
      </w:r>
      <w:r w:rsidRPr="00535536">
        <w:t xml:space="preserve">-2, </w:t>
      </w:r>
      <w:r>
        <w:rPr>
          <w:lang w:val="en-US"/>
        </w:rPr>
        <w:t>PETA</w:t>
      </w:r>
      <w:r>
        <w:t xml:space="preserve">, </w:t>
      </w:r>
      <w:r>
        <w:rPr>
          <w:lang w:val="en-US"/>
        </w:rPr>
        <w:t>DMAG</w:t>
      </w:r>
      <w:r>
        <w:t xml:space="preserve"> с н-бутанолом.</w:t>
      </w:r>
    </w:p>
    <w:p w14:paraId="211FA72A" w14:textId="0922D3DE" w:rsidR="00535536" w:rsidRDefault="00535536" w:rsidP="005976E9">
      <w:pPr>
        <w:pStyle w:val="a7"/>
      </w:pPr>
      <w:r>
        <w:t>С некоторыми допущениями, указанными выше, на основе общих простых формул были вычислены относительные коэффициенты диффузии, найдены зависимости этих коэффициентов от температур</w:t>
      </w:r>
      <w:r w:rsidR="00047D58">
        <w:t>, и состава смеси. Также была проанализирована зависимость энергии активации диффузии и плотность от состава композиции.</w:t>
      </w:r>
    </w:p>
    <w:p w14:paraId="1826B023" w14:textId="7CA0D6B9" w:rsidR="00047D58" w:rsidRDefault="00047D58" w:rsidP="005976E9">
      <w:pPr>
        <w:pStyle w:val="a7"/>
      </w:pPr>
      <w:r>
        <w:t xml:space="preserve">Цель дальнейшей научной работы – уточнение модели определения коэффициентов взаимной диффузии, самодиффузии и энергии активации с учетом особенностей жидких композиций, а также использование полученных данных в математической модели диффузионной кинетики фотополимеризации </w:t>
      </w:r>
    </w:p>
    <w:p w14:paraId="71D7CD5E" w14:textId="77777777" w:rsidR="003C132F" w:rsidRPr="00047D58" w:rsidRDefault="003C132F" w:rsidP="005976E9">
      <w:pPr>
        <w:pStyle w:val="a7"/>
      </w:pPr>
    </w:p>
    <w:sdt>
      <w:sdtPr>
        <w:rPr>
          <w:sz w:val="28"/>
          <w:szCs w:val="22"/>
        </w:rPr>
        <w:tag w:val="CitaviBibliography"/>
        <w:id w:val="-717898109"/>
        <w:placeholder>
          <w:docPart w:val="DefaultPlaceholder_-1854013440"/>
        </w:placeholder>
      </w:sdtPr>
      <w:sdtEndPr>
        <w:rPr>
          <w:caps w:val="0"/>
        </w:rPr>
      </w:sdtEndPr>
      <w:sdtContent>
        <w:p w14:paraId="06D12971" w14:textId="77777777" w:rsidR="00B84514" w:rsidRPr="003627C6" w:rsidRDefault="006851C5" w:rsidP="005976E9">
          <w:pPr>
            <w:pStyle w:val="11"/>
            <w:rPr>
              <w:lang w:val="en-US"/>
            </w:rPr>
          </w:pPr>
          <w:r>
            <w:rPr>
              <w:rFonts w:asciiTheme="minorHAnsi" w:hAnsiTheme="minorHAnsi"/>
            </w:rPr>
            <w:fldChar w:fldCharType="begin"/>
          </w:r>
          <w:r w:rsidRPr="006851C5">
            <w:rPr>
              <w:lang w:val="en-US"/>
            </w:rPr>
            <w:instrText>ADDIN</w:instrText>
          </w:r>
          <w:r w:rsidRPr="003627C6">
            <w:rPr>
              <w:lang w:val="en-US"/>
            </w:rPr>
            <w:instrText xml:space="preserve"> </w:instrText>
          </w:r>
          <w:r w:rsidRPr="006851C5">
            <w:rPr>
              <w:lang w:val="en-US"/>
            </w:rPr>
            <w:instrText>CitaviBibliography</w:instrText>
          </w:r>
          <w:r>
            <w:rPr>
              <w:rFonts w:asciiTheme="minorHAnsi" w:hAnsiTheme="minorHAnsi"/>
            </w:rPr>
            <w:fldChar w:fldCharType="separate"/>
          </w:r>
          <w:bookmarkStart w:id="44" w:name="_Toc154578088"/>
          <w:r w:rsidR="00B84514">
            <w:t>Список</w:t>
          </w:r>
          <w:r w:rsidR="00B84514" w:rsidRPr="003627C6">
            <w:rPr>
              <w:lang w:val="en-US"/>
            </w:rPr>
            <w:t xml:space="preserve"> </w:t>
          </w:r>
          <w:r w:rsidR="00B84514">
            <w:t>литературы</w:t>
          </w:r>
          <w:bookmarkEnd w:id="44"/>
        </w:p>
        <w:p w14:paraId="24A7A564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1.</w:t>
          </w:r>
          <w:r w:rsidRPr="00B84514">
            <w:rPr>
              <w:lang w:val="en-US"/>
            </w:rPr>
            <w:tab/>
          </w:r>
          <w:bookmarkStart w:id="45" w:name="_CTVL001b00678f8cf084cdb8c8f3e1acea86f0b"/>
          <w:r w:rsidRPr="00B84514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B84514">
            <w:rPr>
              <w:lang w:val="en-US"/>
            </w:rPr>
            <w:t>.45, №2. – C.133–141.</w:t>
          </w:r>
        </w:p>
        <w:bookmarkEnd w:id="45"/>
        <w:p w14:paraId="6ED55AF9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2.</w:t>
          </w:r>
          <w:r w:rsidRPr="00B84514">
            <w:rPr>
              <w:lang w:val="en-US"/>
            </w:rPr>
            <w:tab/>
          </w:r>
          <w:bookmarkStart w:id="46" w:name="_CTVL0017e9a8876a2d645a5a082070cc101300e"/>
          <w:r w:rsidRPr="00B84514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B84514">
            <w:rPr>
              <w:lang w:val="en-US"/>
            </w:rPr>
            <w:t xml:space="preserve"> </w:t>
          </w:r>
          <w:r>
            <w:t>др</w:t>
          </w:r>
          <w:r w:rsidRPr="00B84514">
            <w:rPr>
              <w:lang w:val="en-US"/>
            </w:rPr>
            <w:t>.], 1991.</w:t>
          </w:r>
        </w:p>
        <w:bookmarkEnd w:id="46"/>
        <w:p w14:paraId="5ACF1FB4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3.</w:t>
          </w:r>
          <w:r w:rsidRPr="00B84514">
            <w:rPr>
              <w:lang w:val="en-US"/>
            </w:rPr>
            <w:tab/>
          </w:r>
          <w:bookmarkStart w:id="47" w:name="_CTVL001b90c99dba62047e7b7844903a7629dc9"/>
          <w:r w:rsidRPr="00B84514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B84514">
            <w:rPr>
              <w:lang w:val="en-US"/>
            </w:rPr>
            <w:t>.10, №5-6. – C.349–366.</w:t>
          </w:r>
        </w:p>
        <w:bookmarkEnd w:id="47"/>
        <w:p w14:paraId="44EB3716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4.</w:t>
          </w:r>
          <w:r w:rsidRPr="00B84514">
            <w:rPr>
              <w:lang w:val="en-US"/>
            </w:rPr>
            <w:tab/>
          </w:r>
          <w:bookmarkStart w:id="48" w:name="_CTVL00109df3bf3c221403b9df5d4c77d669f32"/>
          <w:r w:rsidRPr="00B84514">
            <w:rPr>
              <w:lang w:val="en-US"/>
            </w:rPr>
            <w:t>Pappas, S.P. Radiation curing / S.P. Pappas, 1992.</w:t>
          </w:r>
        </w:p>
        <w:bookmarkEnd w:id="48"/>
        <w:p w14:paraId="120EB27F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5.</w:t>
          </w:r>
          <w:r w:rsidRPr="00B84514">
            <w:rPr>
              <w:lang w:val="en-US"/>
            </w:rPr>
            <w:tab/>
          </w:r>
          <w:bookmarkStart w:id="49" w:name="_CTVL00184eec80d350445a89ad03ccf92e185db"/>
          <w:r w:rsidRPr="00B84514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B84514">
            <w:rPr>
              <w:lang w:val="en-US"/>
            </w:rPr>
            <w:t>.84.</w:t>
          </w:r>
        </w:p>
        <w:bookmarkEnd w:id="49"/>
        <w:p w14:paraId="0632855A" w14:textId="77777777" w:rsidR="00B84514" w:rsidRPr="00B8451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6.</w:t>
          </w:r>
          <w:r w:rsidRPr="00B84514">
            <w:rPr>
              <w:lang w:val="en-US"/>
            </w:rPr>
            <w:tab/>
          </w:r>
          <w:bookmarkStart w:id="50" w:name="_CTVL001f045eeb15fd3404fadf46b6a18592372"/>
          <w:r w:rsidRPr="00B84514">
            <w:rPr>
              <w:lang w:val="en-US"/>
            </w:rPr>
            <w:t>Decker, C. / C. Decker // Progr. Polym. Sci. – 1996. – </w:t>
          </w:r>
          <w:r>
            <w:t>Т</w:t>
          </w:r>
          <w:r w:rsidRPr="00B84514">
            <w:rPr>
              <w:lang w:val="en-US"/>
            </w:rPr>
            <w:t>.21. – C.593.</w:t>
          </w:r>
        </w:p>
        <w:bookmarkEnd w:id="50"/>
        <w:p w14:paraId="482D1467" w14:textId="77777777" w:rsidR="00B84514" w:rsidRDefault="00B84514" w:rsidP="00B84514">
          <w:pPr>
            <w:pStyle w:val="CitaviBibliographyEntry"/>
          </w:pPr>
          <w:r w:rsidRPr="00B84514">
            <w:rPr>
              <w:lang w:val="en-US"/>
            </w:rPr>
            <w:t>7.</w:t>
          </w:r>
          <w:r w:rsidRPr="00B84514">
            <w:rPr>
              <w:lang w:val="en-US"/>
            </w:rPr>
            <w:tab/>
          </w:r>
          <w:bookmarkStart w:id="51" w:name="_CTVL0011b87b4336e68420e97ccf9649e6b9257"/>
          <w:r w:rsidRPr="00B84514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51"/>
        <w:p w14:paraId="378644E5" w14:textId="77777777" w:rsidR="00B84514" w:rsidRDefault="00B84514" w:rsidP="00B84514">
          <w:pPr>
            <w:pStyle w:val="CitaviBibliographyEntry"/>
          </w:pPr>
          <w:r>
            <w:t>8.</w:t>
          </w:r>
          <w:r>
            <w:tab/>
          </w:r>
          <w:bookmarkStart w:id="52" w:name="_CTVL001672c429ba8ed41a18df5e14690d5d4d5"/>
          <w:r>
            <w:t>Шурыгина, М.П. Механизм фотовосстановления орто-хинонов / М.П. Шурыгина, В.К. Черкасов. – 2006. – .</w:t>
          </w:r>
        </w:p>
        <w:bookmarkEnd w:id="52"/>
        <w:p w14:paraId="3F17E7CE" w14:textId="77777777" w:rsidR="00B84514" w:rsidRDefault="00B84514" w:rsidP="00B84514">
          <w:pPr>
            <w:pStyle w:val="CitaviBibliographyEntry"/>
          </w:pPr>
          <w:r>
            <w:t>9.</w:t>
          </w:r>
          <w:r>
            <w:tab/>
          </w:r>
          <w:bookmarkStart w:id="53" w:name="_CTVL0016570ff06ee304e0c8ec7e9b213257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53"/>
        <w:p w14:paraId="7DDF2261" w14:textId="77777777" w:rsidR="00B84514" w:rsidRDefault="00B84514" w:rsidP="00B84514">
          <w:pPr>
            <w:pStyle w:val="CitaviBibliographyEntry"/>
          </w:pPr>
          <w:r>
            <w:t>10.</w:t>
          </w:r>
          <w:r>
            <w:tab/>
          </w:r>
          <w:bookmarkStart w:id="54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54"/>
        <w:p w14:paraId="2850BB32" w14:textId="77777777" w:rsidR="00B84514" w:rsidRDefault="00B84514" w:rsidP="00B84514">
          <w:pPr>
            <w:pStyle w:val="CitaviBibliographyEntry"/>
          </w:pPr>
          <w:r>
            <w:t>11.</w:t>
          </w:r>
          <w:r>
            <w:tab/>
          </w:r>
          <w:bookmarkStart w:id="55" w:name="_CTVL00167905669e7e842bcb65c3335852fc49a"/>
          <w:r>
            <w:t>Сивухин Д.В. Общий курс физики / Сивухин Д.В.</w:t>
          </w:r>
        </w:p>
        <w:bookmarkEnd w:id="55"/>
        <w:p w14:paraId="3E0D5E96" w14:textId="3AC6A904" w:rsidR="006851C5" w:rsidRPr="00517E64" w:rsidRDefault="00B84514" w:rsidP="00B84514">
          <w:pPr>
            <w:pStyle w:val="CitaviBibliographyEntry"/>
            <w:rPr>
              <w:lang w:val="en-US"/>
            </w:rPr>
          </w:pPr>
          <w:r w:rsidRPr="00B84514">
            <w:rPr>
              <w:lang w:val="en-US"/>
            </w:rPr>
            <w:t>12.</w:t>
          </w:r>
          <w:r w:rsidRPr="00B84514">
            <w:rPr>
              <w:lang w:val="en-US"/>
            </w:rPr>
            <w:tab/>
          </w:r>
          <w:bookmarkStart w:id="56" w:name="_CTVL0013da2bdf24f0f4e7393c45c3300606d08"/>
          <w:r w:rsidRPr="00B84514">
            <w:rPr>
              <w:lang w:val="en-US"/>
            </w:rPr>
            <w:t>Draper, N.R. Applied regression analysis / N.R. Draper, H. Smith. – New York: Wiley, 1998. – xvii, 706</w:t>
          </w:r>
          <w:bookmarkEnd w:id="56"/>
          <w:r w:rsidRPr="00B84514">
            <w:rPr>
              <w:lang w:val="en-US"/>
            </w:rPr>
            <w:t>.</w:t>
          </w:r>
          <w:r w:rsidR="006851C5">
            <w:fldChar w:fldCharType="end"/>
          </w:r>
        </w:p>
      </w:sdtContent>
    </w:sdt>
    <w:p w14:paraId="522D9F49" w14:textId="77777777" w:rsidR="006851C5" w:rsidRPr="00517E64" w:rsidRDefault="006851C5" w:rsidP="006851C5">
      <w:pPr>
        <w:rPr>
          <w:lang w:val="en-US"/>
        </w:rPr>
      </w:pPr>
    </w:p>
    <w:sectPr w:rsidR="006851C5" w:rsidRPr="00517E64" w:rsidSect="00AD106B">
      <w:footerReference w:type="default" r:id="rId58"/>
      <w:pgSz w:w="11906" w:h="16838"/>
      <w:pgMar w:top="1134" w:right="849" w:bottom="1985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7" w:author="HOME" w:date="2023-12-13T13:47:00Z" w:initials="H">
    <w:p w14:paraId="2F74A5E2" w14:textId="77777777" w:rsidR="005D4BA6" w:rsidRDefault="005D4BA6" w:rsidP="00C0377D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13" w:author="STRANGER" w:date="2023-12-26T13:58:00Z" w:initials="S">
    <w:p w14:paraId="54A7382B" w14:textId="77777777" w:rsidR="005D4BA6" w:rsidRDefault="005D4BA6" w:rsidP="00B7218E">
      <w:pPr>
        <w:pStyle w:val="af5"/>
      </w:pPr>
      <w:r>
        <w:rPr>
          <w:rStyle w:val="af4"/>
        </w:rPr>
        <w:annotationRef/>
      </w:r>
      <w:r>
        <w:t>Не мало ли?</w:t>
      </w:r>
    </w:p>
    <w:p w14:paraId="2E22A3B0" w14:textId="77777777" w:rsidR="005D4BA6" w:rsidRDefault="005D4BA6" w:rsidP="00B7218E">
      <w:pPr>
        <w:pStyle w:val="af5"/>
      </w:pPr>
    </w:p>
  </w:comment>
  <w:comment w:id="15" w:author="STRANGER" w:date="2023-12-26T14:08:00Z" w:initials="S">
    <w:p w14:paraId="443533B9" w14:textId="1829519F" w:rsidR="005D4BA6" w:rsidRDefault="005D4BA6">
      <w:pPr>
        <w:pStyle w:val="af5"/>
      </w:pPr>
      <w:r>
        <w:rPr>
          <w:rStyle w:val="af4"/>
        </w:rPr>
        <w:annotationRef/>
      </w:r>
      <w:r>
        <w:t>Стоит ли так сложно выражаться?</w:t>
      </w:r>
    </w:p>
  </w:comment>
  <w:comment w:id="17" w:author="HOME" w:date="2023-12-26T22:50:00Z" w:initials="H">
    <w:p w14:paraId="1B321699" w14:textId="2E6CA2F5" w:rsidR="005D4BA6" w:rsidRPr="00E923B5" w:rsidRDefault="005D4BA6">
      <w:pPr>
        <w:pStyle w:val="af5"/>
      </w:pPr>
      <w:r>
        <w:rPr>
          <w:rStyle w:val="af4"/>
        </w:rPr>
        <w:annotationRef/>
      </w:r>
      <w:r>
        <w:t>Сложно написал, как лучше, ведь это как бы производная по касательной именно тангенсальной скорости</w:t>
      </w:r>
    </w:p>
  </w:comment>
  <w:comment w:id="21" w:author="STRANGER" w:date="2023-12-27T16:16:00Z" w:initials="S">
    <w:p w14:paraId="031BE8CC" w14:textId="324B613B" w:rsidR="005D4BA6" w:rsidRDefault="005D4BA6">
      <w:pPr>
        <w:pStyle w:val="af5"/>
      </w:pPr>
      <w:r>
        <w:rPr>
          <w:rStyle w:val="af4"/>
        </w:rPr>
        <w:annotationRef/>
      </w:r>
      <w:r>
        <w:t>Источник сивухин</w:t>
      </w:r>
    </w:p>
  </w:comment>
  <w:comment w:id="25" w:author="HOME" w:date="2023-12-20T13:26:00Z" w:initials="H">
    <w:p w14:paraId="253D677B" w14:textId="68A00EC0" w:rsidR="005D4BA6" w:rsidRDefault="005D4BA6">
      <w:pPr>
        <w:pStyle w:val="af5"/>
      </w:pPr>
      <w:r>
        <w:rPr>
          <w:rStyle w:val="af4"/>
        </w:rPr>
        <w:annotationRef/>
      </w:r>
      <w:r>
        <w:t>Как лучше назвать?</w:t>
      </w:r>
    </w:p>
  </w:comment>
  <w:comment w:id="31" w:author="STRANGER" w:date="2023-12-27T12:38:00Z" w:initials="S">
    <w:p w14:paraId="07CAC7BF" w14:textId="2F7C2206" w:rsidR="005D4BA6" w:rsidRDefault="005D4BA6">
      <w:pPr>
        <w:pStyle w:val="af5"/>
      </w:pPr>
      <w:r>
        <w:rPr>
          <w:rStyle w:val="af4"/>
        </w:rPr>
        <w:annotationRef/>
      </w:r>
      <w:r>
        <w:t>Нужно ли уточнять?</w:t>
      </w:r>
    </w:p>
  </w:comment>
  <w:comment w:id="34" w:author="STRANGER" w:date="2023-12-25T20:55:00Z" w:initials="S">
    <w:p w14:paraId="7FF69D57" w14:textId="764C42CF" w:rsidR="005D4BA6" w:rsidRPr="000811A4" w:rsidRDefault="005D4BA6" w:rsidP="005976E9">
      <w:pPr>
        <w:pStyle w:val="a7"/>
      </w:pPr>
      <w:r>
        <w:rPr>
          <w:rStyle w:val="af4"/>
        </w:rPr>
        <w:annotationRef/>
      </w:r>
      <w:r>
        <w:t xml:space="preserve">нужно  ли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35" w:author="HOME" w:date="2023-12-27T01:05:00Z" w:initials="H">
    <w:p w14:paraId="2914BE49" w14:textId="50BF7201" w:rsidR="005D4BA6" w:rsidRPr="008D3886" w:rsidRDefault="005D4BA6">
      <w:pPr>
        <w:pStyle w:val="af5"/>
      </w:pPr>
      <w:r>
        <w:rPr>
          <w:rStyle w:val="af4"/>
        </w:rPr>
        <w:annotationRef/>
      </w:r>
      <w:r>
        <w:t xml:space="preserve">Не стал переводить все в нелинейный вид а потом обратно, подпись </w:t>
      </w:r>
      <w:r>
        <w:rPr>
          <w:lang w:val="en-US"/>
        </w:rPr>
        <w:t>D</w:t>
      </w:r>
      <w:r w:rsidRPr="008D3886">
        <w:t xml:space="preserve"> </w:t>
      </w:r>
      <w:r>
        <w:t>-нормально или как то изменить?</w:t>
      </w:r>
    </w:p>
  </w:comment>
  <w:comment w:id="36" w:author="HOME" w:date="2023-12-27T00:56:00Z" w:initials="H">
    <w:p w14:paraId="201CAA8B" w14:textId="5F1AB709" w:rsidR="005D4BA6" w:rsidRDefault="005D4BA6">
      <w:pPr>
        <w:pStyle w:val="af5"/>
      </w:pPr>
      <w:r>
        <w:rPr>
          <w:rStyle w:val="af4"/>
        </w:rPr>
        <w:annotationRef/>
      </w:r>
      <w:r>
        <w:t>Нормально назвать</w:t>
      </w:r>
    </w:p>
  </w:comment>
  <w:comment w:id="38" w:author="HOME" w:date="2023-12-27T01:07:00Z" w:initials="H">
    <w:p w14:paraId="3BD1E7FD" w14:textId="3F4D3070" w:rsidR="005D4BA6" w:rsidRDefault="005D4BA6">
      <w:pPr>
        <w:pStyle w:val="af5"/>
      </w:pPr>
      <w:r>
        <w:rPr>
          <w:rStyle w:val="af4"/>
        </w:rPr>
        <w:annotationRef/>
      </w:r>
      <w:r>
        <w:t>Нужно ли рубить графики ровно от 15 до 40 или лучше показать те, данные которые были действительно сняты?</w:t>
      </w:r>
    </w:p>
  </w:comment>
  <w:comment w:id="40" w:author="HOME" w:date="2023-12-26T23:44:00Z" w:initials="H">
    <w:p w14:paraId="10FBF694" w14:textId="2B8F8444" w:rsidR="005D4BA6" w:rsidRDefault="005D4BA6">
      <w:pPr>
        <w:pStyle w:val="af5"/>
      </w:pPr>
      <w:r>
        <w:rPr>
          <w:rStyle w:val="af4"/>
        </w:rPr>
        <w:annotationRef/>
      </w:r>
      <w:r>
        <w:t xml:space="preserve">для </w:t>
      </w:r>
      <w:r>
        <w:rPr>
          <w:lang w:val="en-US"/>
        </w:rPr>
        <w:t>PETA</w:t>
      </w:r>
      <w:r w:rsidRPr="00906EEE">
        <w:t xml:space="preserve"> </w:t>
      </w:r>
      <w:r>
        <w:t>ниже 25 С нет вязкости- он твёрдый, стоит ли строить аппроксимирующую кривую до 15С в таком случае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2F74A5E2" w15:done="0"/>
  <w15:commentEx w15:paraId="2E22A3B0" w15:done="0"/>
  <w15:commentEx w15:paraId="443533B9" w15:done="0"/>
  <w15:commentEx w15:paraId="1B321699" w15:done="0"/>
  <w15:commentEx w15:paraId="031BE8CC" w15:done="0"/>
  <w15:commentEx w15:paraId="253D677B" w15:done="0"/>
  <w15:commentEx w15:paraId="07CAC7BF" w15:done="0"/>
  <w15:commentEx w15:paraId="7FF69D57" w15:done="0"/>
  <w15:commentEx w15:paraId="2914BE49" w15:done="0"/>
  <w15:commentEx w15:paraId="201CAA8B" w15:done="0"/>
  <w15:commentEx w15:paraId="3BD1E7FD" w15:done="0"/>
  <w15:commentEx w15:paraId="10FBF69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35D72B" w16cex:dateUtc="2023-12-26T19:50:00Z"/>
  <w16cex:commentExtensible w16cex:durableId="292D69EC" w16cex:dateUtc="2023-12-20T10:26:00Z"/>
  <w16cex:commentExtensible w16cex:durableId="2935F6E8" w16cex:dateUtc="2023-12-26T22:05:00Z"/>
  <w16cex:commentExtensible w16cex:durableId="2935F4A3" w16cex:dateUtc="2023-12-26T21:56:00Z"/>
  <w16cex:commentExtensible w16cex:durableId="2935F739" w16cex:dateUtc="2023-12-26T22:07:00Z"/>
  <w16cex:commentExtensible w16cex:durableId="2935E3DF" w16cex:dateUtc="2023-12-26T20:4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F74A5E2" w16cid:durableId="29243479"/>
  <w16cid:commentId w16cid:paraId="2E22A3B0" w16cid:durableId="29355A97"/>
  <w16cid:commentId w16cid:paraId="443533B9" w16cid:durableId="29355CCA"/>
  <w16cid:commentId w16cid:paraId="1B321699" w16cid:durableId="2935D72B"/>
  <w16cid:commentId w16cid:paraId="031BE8CC" w16cid:durableId="2936CC5F"/>
  <w16cid:commentId w16cid:paraId="253D677B" w16cid:durableId="292D69EC"/>
  <w16cid:commentId w16cid:paraId="07CAC7BF" w16cid:durableId="2936992F"/>
  <w16cid:commentId w16cid:paraId="7FF69D57" w16cid:durableId="29346AB4"/>
  <w16cid:commentId w16cid:paraId="2914BE49" w16cid:durableId="2935F6E8"/>
  <w16cid:commentId w16cid:paraId="201CAA8B" w16cid:durableId="2935F4A3"/>
  <w16cid:commentId w16cid:paraId="3BD1E7FD" w16cid:durableId="2935F739"/>
  <w16cid:commentId w16cid:paraId="10FBF694" w16cid:durableId="2935E3D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0431E4" w14:textId="77777777" w:rsidR="00556782" w:rsidRDefault="00556782" w:rsidP="00AD106B">
      <w:pPr>
        <w:spacing w:after="0" w:line="240" w:lineRule="auto"/>
      </w:pPr>
      <w:r>
        <w:separator/>
      </w:r>
    </w:p>
  </w:endnote>
  <w:endnote w:type="continuationSeparator" w:id="0">
    <w:p w14:paraId="24C576C7" w14:textId="77777777" w:rsidR="00556782" w:rsidRDefault="00556782" w:rsidP="00AD106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37873334"/>
      <w:docPartObj>
        <w:docPartGallery w:val="Page Numbers (Bottom of Page)"/>
        <w:docPartUnique/>
      </w:docPartObj>
    </w:sdtPr>
    <w:sdtContent>
      <w:p w14:paraId="35C8BB2C" w14:textId="46A0A555" w:rsidR="00AD106B" w:rsidRDefault="00AD106B">
        <w:pPr>
          <w:pStyle w:val="aff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F2673CF" w14:textId="77777777" w:rsidR="00AD106B" w:rsidRDefault="00AD106B">
    <w:pPr>
      <w:pStyle w:val="aff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F3724EA" w14:textId="77777777" w:rsidR="00556782" w:rsidRDefault="00556782" w:rsidP="00AD106B">
      <w:pPr>
        <w:spacing w:after="0" w:line="240" w:lineRule="auto"/>
      </w:pPr>
      <w:r>
        <w:separator/>
      </w:r>
    </w:p>
  </w:footnote>
  <w:footnote w:type="continuationSeparator" w:id="0">
    <w:p w14:paraId="38E0A2A8" w14:textId="77777777" w:rsidR="00556782" w:rsidRDefault="00556782" w:rsidP="00AD106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79C04C2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574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33B7E"/>
    <w:rsid w:val="00042BB0"/>
    <w:rsid w:val="00043A7A"/>
    <w:rsid w:val="00044325"/>
    <w:rsid w:val="00047D58"/>
    <w:rsid w:val="000652AC"/>
    <w:rsid w:val="00065D02"/>
    <w:rsid w:val="00074D20"/>
    <w:rsid w:val="000811A4"/>
    <w:rsid w:val="00086A9B"/>
    <w:rsid w:val="00091764"/>
    <w:rsid w:val="00094282"/>
    <w:rsid w:val="00095A32"/>
    <w:rsid w:val="000A3A85"/>
    <w:rsid w:val="000D5FF1"/>
    <w:rsid w:val="000E6923"/>
    <w:rsid w:val="00102821"/>
    <w:rsid w:val="00110A31"/>
    <w:rsid w:val="001204EC"/>
    <w:rsid w:val="00120AEF"/>
    <w:rsid w:val="00123C8E"/>
    <w:rsid w:val="00126712"/>
    <w:rsid w:val="00131BD4"/>
    <w:rsid w:val="00133D4B"/>
    <w:rsid w:val="00140220"/>
    <w:rsid w:val="001579AD"/>
    <w:rsid w:val="00161E9B"/>
    <w:rsid w:val="00170F64"/>
    <w:rsid w:val="00182042"/>
    <w:rsid w:val="00197870"/>
    <w:rsid w:val="001B6594"/>
    <w:rsid w:val="001B65BF"/>
    <w:rsid w:val="001C1F5C"/>
    <w:rsid w:val="001C6E45"/>
    <w:rsid w:val="00202D85"/>
    <w:rsid w:val="0021161D"/>
    <w:rsid w:val="00222A7E"/>
    <w:rsid w:val="00223DE3"/>
    <w:rsid w:val="00276558"/>
    <w:rsid w:val="00282270"/>
    <w:rsid w:val="0028727D"/>
    <w:rsid w:val="00296EF2"/>
    <w:rsid w:val="002C52CF"/>
    <w:rsid w:val="002F3239"/>
    <w:rsid w:val="00305FFB"/>
    <w:rsid w:val="003166DD"/>
    <w:rsid w:val="00352266"/>
    <w:rsid w:val="003616F4"/>
    <w:rsid w:val="003627C6"/>
    <w:rsid w:val="00373951"/>
    <w:rsid w:val="00383A4B"/>
    <w:rsid w:val="00385B5D"/>
    <w:rsid w:val="003A1265"/>
    <w:rsid w:val="003A5482"/>
    <w:rsid w:val="003B020A"/>
    <w:rsid w:val="003B2131"/>
    <w:rsid w:val="003B3C80"/>
    <w:rsid w:val="003C132F"/>
    <w:rsid w:val="003E3C9C"/>
    <w:rsid w:val="003E4B78"/>
    <w:rsid w:val="00405E44"/>
    <w:rsid w:val="0041013C"/>
    <w:rsid w:val="00413E63"/>
    <w:rsid w:val="00424D82"/>
    <w:rsid w:val="00431E90"/>
    <w:rsid w:val="00434EB5"/>
    <w:rsid w:val="004554DB"/>
    <w:rsid w:val="004605A9"/>
    <w:rsid w:val="00475733"/>
    <w:rsid w:val="00484B2B"/>
    <w:rsid w:val="00493372"/>
    <w:rsid w:val="004A1A07"/>
    <w:rsid w:val="004B2C5B"/>
    <w:rsid w:val="004E7621"/>
    <w:rsid w:val="005075B3"/>
    <w:rsid w:val="00516B0C"/>
    <w:rsid w:val="00517E64"/>
    <w:rsid w:val="005205C9"/>
    <w:rsid w:val="005211F4"/>
    <w:rsid w:val="0053439D"/>
    <w:rsid w:val="00535536"/>
    <w:rsid w:val="00546D06"/>
    <w:rsid w:val="00556782"/>
    <w:rsid w:val="005723DD"/>
    <w:rsid w:val="00574090"/>
    <w:rsid w:val="0058143A"/>
    <w:rsid w:val="005965A7"/>
    <w:rsid w:val="005976E9"/>
    <w:rsid w:val="005A0B11"/>
    <w:rsid w:val="005A72F6"/>
    <w:rsid w:val="005B25B2"/>
    <w:rsid w:val="005B60DA"/>
    <w:rsid w:val="005C069E"/>
    <w:rsid w:val="005D4BA6"/>
    <w:rsid w:val="005D4E47"/>
    <w:rsid w:val="005D64D5"/>
    <w:rsid w:val="005F09F5"/>
    <w:rsid w:val="00605947"/>
    <w:rsid w:val="006231DF"/>
    <w:rsid w:val="00625B79"/>
    <w:rsid w:val="00647816"/>
    <w:rsid w:val="00647EC2"/>
    <w:rsid w:val="00655779"/>
    <w:rsid w:val="006851C5"/>
    <w:rsid w:val="006C67A7"/>
    <w:rsid w:val="007004E8"/>
    <w:rsid w:val="00702590"/>
    <w:rsid w:val="007045E3"/>
    <w:rsid w:val="00704A93"/>
    <w:rsid w:val="007062E5"/>
    <w:rsid w:val="0071381C"/>
    <w:rsid w:val="007204A8"/>
    <w:rsid w:val="00725F3E"/>
    <w:rsid w:val="007262F8"/>
    <w:rsid w:val="007321E2"/>
    <w:rsid w:val="0074044A"/>
    <w:rsid w:val="0077513B"/>
    <w:rsid w:val="007816BA"/>
    <w:rsid w:val="0078370A"/>
    <w:rsid w:val="007862F6"/>
    <w:rsid w:val="007A37FF"/>
    <w:rsid w:val="007B3D80"/>
    <w:rsid w:val="007C466A"/>
    <w:rsid w:val="007E32A3"/>
    <w:rsid w:val="007F5992"/>
    <w:rsid w:val="00805A33"/>
    <w:rsid w:val="00810B5D"/>
    <w:rsid w:val="00816BE7"/>
    <w:rsid w:val="00817910"/>
    <w:rsid w:val="00817973"/>
    <w:rsid w:val="00843980"/>
    <w:rsid w:val="008527E1"/>
    <w:rsid w:val="008663E9"/>
    <w:rsid w:val="0088544D"/>
    <w:rsid w:val="008A1895"/>
    <w:rsid w:val="008B40E1"/>
    <w:rsid w:val="008C57DA"/>
    <w:rsid w:val="008D3886"/>
    <w:rsid w:val="008E284D"/>
    <w:rsid w:val="008E3A82"/>
    <w:rsid w:val="008E44BB"/>
    <w:rsid w:val="008F3E8B"/>
    <w:rsid w:val="008F5DC8"/>
    <w:rsid w:val="00906030"/>
    <w:rsid w:val="00906EEE"/>
    <w:rsid w:val="009136BD"/>
    <w:rsid w:val="00925AA8"/>
    <w:rsid w:val="0093481E"/>
    <w:rsid w:val="00951D7C"/>
    <w:rsid w:val="00953763"/>
    <w:rsid w:val="00954403"/>
    <w:rsid w:val="009624DA"/>
    <w:rsid w:val="00973B30"/>
    <w:rsid w:val="00973E46"/>
    <w:rsid w:val="009818B8"/>
    <w:rsid w:val="00986EA8"/>
    <w:rsid w:val="00994E68"/>
    <w:rsid w:val="009B00CC"/>
    <w:rsid w:val="009E7795"/>
    <w:rsid w:val="00A066E2"/>
    <w:rsid w:val="00A1010B"/>
    <w:rsid w:val="00A27B0F"/>
    <w:rsid w:val="00A3082E"/>
    <w:rsid w:val="00A451E7"/>
    <w:rsid w:val="00A46E1B"/>
    <w:rsid w:val="00A613A9"/>
    <w:rsid w:val="00A6520B"/>
    <w:rsid w:val="00A735D9"/>
    <w:rsid w:val="00A83A7B"/>
    <w:rsid w:val="00A92476"/>
    <w:rsid w:val="00AA2E74"/>
    <w:rsid w:val="00AC72D4"/>
    <w:rsid w:val="00AD106B"/>
    <w:rsid w:val="00AD56DA"/>
    <w:rsid w:val="00AE0BE3"/>
    <w:rsid w:val="00AF2BED"/>
    <w:rsid w:val="00AF2CA7"/>
    <w:rsid w:val="00B12871"/>
    <w:rsid w:val="00B13A65"/>
    <w:rsid w:val="00B14DD4"/>
    <w:rsid w:val="00B3381C"/>
    <w:rsid w:val="00B639A3"/>
    <w:rsid w:val="00B7218E"/>
    <w:rsid w:val="00B73B43"/>
    <w:rsid w:val="00B84514"/>
    <w:rsid w:val="00B85405"/>
    <w:rsid w:val="00B8709E"/>
    <w:rsid w:val="00BA6FED"/>
    <w:rsid w:val="00BB3C01"/>
    <w:rsid w:val="00BC6AF7"/>
    <w:rsid w:val="00BE3891"/>
    <w:rsid w:val="00C03404"/>
    <w:rsid w:val="00C0377D"/>
    <w:rsid w:val="00C231F1"/>
    <w:rsid w:val="00C31482"/>
    <w:rsid w:val="00C32553"/>
    <w:rsid w:val="00C42602"/>
    <w:rsid w:val="00C5000C"/>
    <w:rsid w:val="00C507B1"/>
    <w:rsid w:val="00C53788"/>
    <w:rsid w:val="00C61528"/>
    <w:rsid w:val="00C67168"/>
    <w:rsid w:val="00CA7575"/>
    <w:rsid w:val="00CB4579"/>
    <w:rsid w:val="00CB6086"/>
    <w:rsid w:val="00CC29DA"/>
    <w:rsid w:val="00CD64F0"/>
    <w:rsid w:val="00CE596B"/>
    <w:rsid w:val="00CF0E89"/>
    <w:rsid w:val="00D21DA6"/>
    <w:rsid w:val="00D25FD3"/>
    <w:rsid w:val="00D27E5F"/>
    <w:rsid w:val="00D359F6"/>
    <w:rsid w:val="00D40047"/>
    <w:rsid w:val="00D42BB1"/>
    <w:rsid w:val="00D60C21"/>
    <w:rsid w:val="00D753E9"/>
    <w:rsid w:val="00D77C3B"/>
    <w:rsid w:val="00D85933"/>
    <w:rsid w:val="00D8609A"/>
    <w:rsid w:val="00D949F2"/>
    <w:rsid w:val="00DA5E7C"/>
    <w:rsid w:val="00DD13FA"/>
    <w:rsid w:val="00DD3C0B"/>
    <w:rsid w:val="00DD66A5"/>
    <w:rsid w:val="00E03B4A"/>
    <w:rsid w:val="00E17465"/>
    <w:rsid w:val="00E27180"/>
    <w:rsid w:val="00E4205B"/>
    <w:rsid w:val="00E64C26"/>
    <w:rsid w:val="00E7466D"/>
    <w:rsid w:val="00E760B7"/>
    <w:rsid w:val="00E81F45"/>
    <w:rsid w:val="00E923B5"/>
    <w:rsid w:val="00E9658C"/>
    <w:rsid w:val="00E9660E"/>
    <w:rsid w:val="00E97C9C"/>
    <w:rsid w:val="00EC2FC2"/>
    <w:rsid w:val="00ED3804"/>
    <w:rsid w:val="00ED5242"/>
    <w:rsid w:val="00EE1AF0"/>
    <w:rsid w:val="00EE32E7"/>
    <w:rsid w:val="00EE5232"/>
    <w:rsid w:val="00EF0AE9"/>
    <w:rsid w:val="00F0231C"/>
    <w:rsid w:val="00F301C7"/>
    <w:rsid w:val="00F3277F"/>
    <w:rsid w:val="00F44000"/>
    <w:rsid w:val="00F44C67"/>
    <w:rsid w:val="00F5543C"/>
    <w:rsid w:val="00F67E50"/>
    <w:rsid w:val="00F734EB"/>
    <w:rsid w:val="00F954D2"/>
    <w:rsid w:val="00FB2CEF"/>
    <w:rsid w:val="00FB5A3E"/>
    <w:rsid w:val="00FB7507"/>
    <w:rsid w:val="00FE0206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docId w15:val="{D7D3FA2A-E1E8-4547-B244-8A41366A92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8C57DA"/>
  </w:style>
  <w:style w:type="paragraph" w:styleId="1">
    <w:name w:val="heading 1"/>
    <w:basedOn w:val="a"/>
    <w:next w:val="a"/>
    <w:link w:val="10"/>
    <w:uiPriority w:val="9"/>
    <w:rsid w:val="006851C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0">
    <w:name w:val="heading 2"/>
    <w:basedOn w:val="a"/>
    <w:next w:val="a"/>
    <w:link w:val="21"/>
    <w:uiPriority w:val="9"/>
    <w:semiHidden/>
    <w:unhideWhenUsed/>
    <w:rsid w:val="006851C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0">
    <w:name w:val="heading 3"/>
    <w:basedOn w:val="a"/>
    <w:next w:val="a"/>
    <w:link w:val="31"/>
    <w:uiPriority w:val="9"/>
    <w:semiHidden/>
    <w:unhideWhenUsed/>
    <w:rsid w:val="006851C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033B7E"/>
    <w:pPr>
      <w:spacing w:after="240"/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033B7E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5976E9"/>
    <w:pPr>
      <w:spacing w:after="0"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5976E9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6"/>
    <w:next w:val="a7"/>
    <w:link w:val="12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2">
    <w:name w:val="Заголовок1 Знак"/>
    <w:basedOn w:val="a9"/>
    <w:link w:val="1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uiPriority w:val="1"/>
    <w:qFormat/>
    <w:rsid w:val="00A27B0F"/>
  </w:style>
  <w:style w:type="paragraph" w:customStyle="1" w:styleId="2">
    <w:name w:val="Заголовок2"/>
    <w:basedOn w:val="a6"/>
    <w:next w:val="a7"/>
    <w:link w:val="22"/>
    <w:qFormat/>
    <w:rsid w:val="00F734EB"/>
    <w:pPr>
      <w:keepNext/>
      <w:keepLines/>
      <w:numPr>
        <w:numId w:val="4"/>
      </w:numPr>
      <w:spacing w:before="240" w:after="240"/>
      <w:outlineLvl w:val="1"/>
    </w:pPr>
    <w:rPr>
      <w:b/>
      <w:bCs/>
      <w:caps/>
      <w:sz w:val="32"/>
      <w:szCs w:val="36"/>
    </w:rPr>
  </w:style>
  <w:style w:type="character" w:customStyle="1" w:styleId="22">
    <w:name w:val="Заголовок2 Знак"/>
    <w:basedOn w:val="a9"/>
    <w:link w:val="2"/>
    <w:rsid w:val="00F734EB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2"/>
    <w:autoRedefine/>
    <w:qFormat/>
    <w:rsid w:val="00AC72D4"/>
    <w:pPr>
      <w:keepNext/>
      <w:keepLines/>
      <w:numPr>
        <w:ilvl w:val="1"/>
        <w:numId w:val="4"/>
      </w:numPr>
      <w:spacing w:before="240"/>
      <w:ind w:left="792"/>
      <w:outlineLvl w:val="2"/>
    </w:pPr>
    <w:rPr>
      <w:b/>
      <w:sz w:val="32"/>
      <w:szCs w:val="36"/>
    </w:rPr>
  </w:style>
  <w:style w:type="character" w:customStyle="1" w:styleId="32">
    <w:name w:val="Заголовок3 Знак"/>
    <w:basedOn w:val="a9"/>
    <w:link w:val="3"/>
    <w:rsid w:val="00AC72D4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unhideWhenUsed/>
    <w:qFormat/>
    <w:rsid w:val="004E7621"/>
    <w:pPr>
      <w:keepLines/>
      <w:spacing w:after="240" w:line="24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  <w:style w:type="paragraph" w:customStyle="1" w:styleId="CitaviBibliographyEntry">
    <w:name w:val="Citavi Bibliography Entry"/>
    <w:basedOn w:val="a"/>
    <w:link w:val="CitaviBibliographyEntry0"/>
    <w:uiPriority w:val="99"/>
    <w:rsid w:val="006851C5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6851C5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6851C5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6851C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10">
    <w:name w:val="Заголовок 1 Знак"/>
    <w:basedOn w:val="a0"/>
    <w:link w:val="1"/>
    <w:uiPriority w:val="9"/>
    <w:rsid w:val="006851C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20"/>
    <w:link w:val="CitaviChapterBibliographyHeading0"/>
    <w:uiPriority w:val="99"/>
    <w:rsid w:val="006851C5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6851C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character" w:customStyle="1" w:styleId="21">
    <w:name w:val="Заголовок 2 Знак"/>
    <w:basedOn w:val="a0"/>
    <w:link w:val="20"/>
    <w:uiPriority w:val="9"/>
    <w:semiHidden/>
    <w:rsid w:val="006851C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20"/>
    <w:link w:val="CitaviBibliographySubheading10"/>
    <w:uiPriority w:val="99"/>
    <w:rsid w:val="006851C5"/>
    <w:pPr>
      <w:outlineLvl w:val="9"/>
    </w:pPr>
    <w:rPr>
      <w:rFonts w:ascii="Times New Roman" w:hAnsi="Times New Roman"/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6851C5"/>
    <w:rPr>
      <w:rFonts w:ascii="Times New Roman" w:eastAsiaTheme="majorEastAsia" w:hAnsi="Times New Roman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0"/>
    <w:link w:val="CitaviBibliographySubheading20"/>
    <w:uiPriority w:val="99"/>
    <w:rsid w:val="006851C5"/>
    <w:pPr>
      <w:outlineLvl w:val="9"/>
    </w:pPr>
    <w:rPr>
      <w:rFonts w:ascii="Times New Roman" w:hAnsi="Times New Roman"/>
      <w:lang w:eastAsia="ru-RU"/>
    </w:r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6851C5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eastAsia="ru-RU"/>
    </w:rPr>
  </w:style>
  <w:style w:type="character" w:customStyle="1" w:styleId="31">
    <w:name w:val="Заголовок 3 Знак"/>
    <w:basedOn w:val="a0"/>
    <w:link w:val="30"/>
    <w:uiPriority w:val="9"/>
    <w:semiHidden/>
    <w:rsid w:val="006851C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4"/>
    <w:link w:val="CitaviBibliographySubheading3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6851C5"/>
    <w:rPr>
      <w:rFonts w:ascii="Times New Roman" w:eastAsiaTheme="majorEastAsia" w:hAnsi="Times New Roman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"/>
    <w:link w:val="CitaviBibliographySubheading4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6851C5"/>
    <w:rPr>
      <w:rFonts w:ascii="Times New Roman" w:eastAsiaTheme="majorEastAsia" w:hAnsi="Times New Roman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6851C5"/>
    <w:rPr>
      <w:rFonts w:ascii="Times New Roman" w:eastAsiaTheme="majorEastAsia" w:hAnsi="Times New Roman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6851C5"/>
    <w:rPr>
      <w:rFonts w:ascii="Times New Roman" w:eastAsiaTheme="majorEastAsia" w:hAnsi="Times New Roman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6851C5"/>
    <w:rPr>
      <w:rFonts w:ascii="Times New Roman" w:eastAsiaTheme="majorEastAsia" w:hAnsi="Times New Roman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6851C5"/>
    <w:pPr>
      <w:outlineLvl w:val="9"/>
    </w:pPr>
    <w:rPr>
      <w:rFonts w:ascii="Times New Roman" w:hAnsi="Times New Roman"/>
    </w:r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6851C5"/>
    <w:rPr>
      <w:rFonts w:ascii="Times New Roman" w:eastAsiaTheme="majorEastAsia" w:hAnsi="Times New Roman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b">
    <w:name w:val="TOC Heading"/>
    <w:basedOn w:val="1"/>
    <w:next w:val="a"/>
    <w:uiPriority w:val="39"/>
    <w:unhideWhenUsed/>
    <w:qFormat/>
    <w:rsid w:val="00A27B0F"/>
    <w:pPr>
      <w:outlineLvl w:val="9"/>
    </w:pPr>
    <w:rPr>
      <w:lang w:eastAsia="ru-RU"/>
    </w:rPr>
  </w:style>
  <w:style w:type="paragraph" w:styleId="13">
    <w:name w:val="toc 1"/>
    <w:basedOn w:val="a"/>
    <w:next w:val="a"/>
    <w:autoRedefine/>
    <w:uiPriority w:val="39"/>
    <w:unhideWhenUsed/>
    <w:rsid w:val="00A27B0F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A27B0F"/>
    <w:pPr>
      <w:spacing w:after="100"/>
      <w:ind w:left="220"/>
    </w:pPr>
  </w:style>
  <w:style w:type="paragraph" w:styleId="33">
    <w:name w:val="toc 3"/>
    <w:basedOn w:val="a"/>
    <w:next w:val="a"/>
    <w:autoRedefine/>
    <w:uiPriority w:val="39"/>
    <w:unhideWhenUsed/>
    <w:rsid w:val="00A27B0F"/>
    <w:pPr>
      <w:spacing w:after="100"/>
      <w:ind w:left="440"/>
    </w:pPr>
  </w:style>
  <w:style w:type="character" w:styleId="afc">
    <w:name w:val="Hyperlink"/>
    <w:basedOn w:val="a0"/>
    <w:uiPriority w:val="99"/>
    <w:unhideWhenUsed/>
    <w:rsid w:val="00A27B0F"/>
    <w:rPr>
      <w:color w:val="0563C1" w:themeColor="hyperlink"/>
      <w:u w:val="single"/>
    </w:rPr>
  </w:style>
  <w:style w:type="paragraph" w:styleId="afd">
    <w:name w:val="header"/>
    <w:basedOn w:val="a"/>
    <w:link w:val="afe"/>
    <w:uiPriority w:val="99"/>
    <w:unhideWhenUsed/>
    <w:rsid w:val="00AD106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e">
    <w:name w:val="Верхний колонтитул Знак"/>
    <w:basedOn w:val="a0"/>
    <w:link w:val="afd"/>
    <w:uiPriority w:val="99"/>
    <w:rsid w:val="00AD106B"/>
  </w:style>
  <w:style w:type="paragraph" w:styleId="aff">
    <w:name w:val="footer"/>
    <w:basedOn w:val="a"/>
    <w:link w:val="aff0"/>
    <w:uiPriority w:val="99"/>
    <w:unhideWhenUsed/>
    <w:rsid w:val="00AD106B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0">
    <w:name w:val="Нижний колонтитул Знак"/>
    <w:basedOn w:val="a0"/>
    <w:link w:val="aff"/>
    <w:uiPriority w:val="99"/>
    <w:rsid w:val="00AD10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26" Type="http://schemas.openxmlformats.org/officeDocument/2006/relationships/image" Target="media/image15.jpeg"/><Relationship Id="rId39" Type="http://schemas.openxmlformats.org/officeDocument/2006/relationships/image" Target="media/image28.jpeg"/><Relationship Id="rId21" Type="http://schemas.openxmlformats.org/officeDocument/2006/relationships/image" Target="media/image10.jpeg"/><Relationship Id="rId34" Type="http://schemas.openxmlformats.org/officeDocument/2006/relationships/image" Target="media/image23.jpeg"/><Relationship Id="rId42" Type="http://schemas.openxmlformats.org/officeDocument/2006/relationships/image" Target="media/image31.jpeg"/><Relationship Id="rId47" Type="http://schemas.openxmlformats.org/officeDocument/2006/relationships/image" Target="media/image36.jpeg"/><Relationship Id="rId50" Type="http://schemas.openxmlformats.org/officeDocument/2006/relationships/image" Target="media/image39.jpeg"/><Relationship Id="rId55" Type="http://schemas.openxmlformats.org/officeDocument/2006/relationships/image" Target="media/image44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image" Target="media/image18.jpeg"/><Relationship Id="rId11" Type="http://schemas.microsoft.com/office/2016/09/relationships/commentsIds" Target="commentsIds.xml"/><Relationship Id="rId24" Type="http://schemas.openxmlformats.org/officeDocument/2006/relationships/image" Target="media/image13.jpeg"/><Relationship Id="rId32" Type="http://schemas.openxmlformats.org/officeDocument/2006/relationships/image" Target="media/image21.jpeg"/><Relationship Id="rId37" Type="http://schemas.openxmlformats.org/officeDocument/2006/relationships/image" Target="media/image26.jpeg"/><Relationship Id="rId40" Type="http://schemas.openxmlformats.org/officeDocument/2006/relationships/image" Target="media/image29.jpeg"/><Relationship Id="rId45" Type="http://schemas.openxmlformats.org/officeDocument/2006/relationships/image" Target="media/image34.jpeg"/><Relationship Id="rId53" Type="http://schemas.openxmlformats.org/officeDocument/2006/relationships/image" Target="media/image42.png"/><Relationship Id="rId58" Type="http://schemas.openxmlformats.org/officeDocument/2006/relationships/footer" Target="footer1.xml"/><Relationship Id="rId5" Type="http://schemas.openxmlformats.org/officeDocument/2006/relationships/webSettings" Target="webSettings.xml"/><Relationship Id="rId61" Type="http://schemas.openxmlformats.org/officeDocument/2006/relationships/glossaryDocument" Target="glossary/document.xml"/><Relationship Id="rId19" Type="http://schemas.openxmlformats.org/officeDocument/2006/relationships/image" Target="media/image8.jpeg"/><Relationship Id="rId14" Type="http://schemas.openxmlformats.org/officeDocument/2006/relationships/image" Target="media/image3.png"/><Relationship Id="rId22" Type="http://schemas.openxmlformats.org/officeDocument/2006/relationships/image" Target="media/image11.jpeg"/><Relationship Id="rId27" Type="http://schemas.openxmlformats.org/officeDocument/2006/relationships/image" Target="media/image16.jpeg"/><Relationship Id="rId30" Type="http://schemas.openxmlformats.org/officeDocument/2006/relationships/image" Target="media/image19.jpeg"/><Relationship Id="rId35" Type="http://schemas.openxmlformats.org/officeDocument/2006/relationships/image" Target="media/image24.jpeg"/><Relationship Id="rId43" Type="http://schemas.openxmlformats.org/officeDocument/2006/relationships/image" Target="media/image32.jpeg"/><Relationship Id="rId48" Type="http://schemas.openxmlformats.org/officeDocument/2006/relationships/image" Target="media/image37.jpeg"/><Relationship Id="rId56" Type="http://schemas.openxmlformats.org/officeDocument/2006/relationships/image" Target="media/image45.png"/><Relationship Id="rId8" Type="http://schemas.openxmlformats.org/officeDocument/2006/relationships/image" Target="media/image1.jpeg"/><Relationship Id="rId51" Type="http://schemas.openxmlformats.org/officeDocument/2006/relationships/image" Target="media/image40.jpeg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6.jpeg"/><Relationship Id="rId25" Type="http://schemas.openxmlformats.org/officeDocument/2006/relationships/image" Target="media/image14.jpeg"/><Relationship Id="rId33" Type="http://schemas.openxmlformats.org/officeDocument/2006/relationships/image" Target="media/image22.jpeg"/><Relationship Id="rId38" Type="http://schemas.openxmlformats.org/officeDocument/2006/relationships/image" Target="media/image27.jpeg"/><Relationship Id="rId46" Type="http://schemas.openxmlformats.org/officeDocument/2006/relationships/image" Target="media/image35.jpeg"/><Relationship Id="rId59" Type="http://schemas.openxmlformats.org/officeDocument/2006/relationships/fontTable" Target="fontTable.xml"/><Relationship Id="rId20" Type="http://schemas.openxmlformats.org/officeDocument/2006/relationships/image" Target="media/image9.jpeg"/><Relationship Id="rId41" Type="http://schemas.openxmlformats.org/officeDocument/2006/relationships/image" Target="media/image30.jpeg"/><Relationship Id="rId54" Type="http://schemas.openxmlformats.org/officeDocument/2006/relationships/image" Target="media/image43.png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2.jpeg"/><Relationship Id="rId28" Type="http://schemas.openxmlformats.org/officeDocument/2006/relationships/image" Target="media/image17.jpeg"/><Relationship Id="rId36" Type="http://schemas.openxmlformats.org/officeDocument/2006/relationships/image" Target="media/image25.jpeg"/><Relationship Id="rId49" Type="http://schemas.openxmlformats.org/officeDocument/2006/relationships/image" Target="media/image38.jpeg"/><Relationship Id="rId57" Type="http://schemas.openxmlformats.org/officeDocument/2006/relationships/image" Target="media/image46.png"/><Relationship Id="rId10" Type="http://schemas.microsoft.com/office/2011/relationships/commentsExtended" Target="commentsExtended.xml"/><Relationship Id="rId31" Type="http://schemas.openxmlformats.org/officeDocument/2006/relationships/image" Target="media/image20.jpeg"/><Relationship Id="rId44" Type="http://schemas.openxmlformats.org/officeDocument/2006/relationships/image" Target="media/image33.jpeg"/><Relationship Id="rId52" Type="http://schemas.openxmlformats.org/officeDocument/2006/relationships/image" Target="media/image41.png"/><Relationship Id="rId6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9FB30D3-BADD-40D4-9DDC-F8A4C3F3840A}"/>
      </w:docPartPr>
      <w:docPartBody>
        <w:p w:rsidR="00364617" w:rsidRDefault="00892467"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5699A7E9C3DE46AFAAF289E7A04D18E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F4E8B70-DDE2-4AAA-963F-1328F4E88BBD}"/>
      </w:docPartPr>
      <w:docPartBody>
        <w:p w:rsidR="00364617" w:rsidRDefault="00364617" w:rsidP="00364617">
          <w:pPr>
            <w:pStyle w:val="5699A7E9C3DE46AFAAF289E7A04D18EF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A7B47"/>
    <w:rsid w:val="00084F54"/>
    <w:rsid w:val="000B054F"/>
    <w:rsid w:val="001E6A92"/>
    <w:rsid w:val="00337040"/>
    <w:rsid w:val="00364617"/>
    <w:rsid w:val="00392AFA"/>
    <w:rsid w:val="0075316C"/>
    <w:rsid w:val="007D69E1"/>
    <w:rsid w:val="007D6BD6"/>
    <w:rsid w:val="008254A4"/>
    <w:rsid w:val="00892467"/>
    <w:rsid w:val="008E54E6"/>
    <w:rsid w:val="00940BAF"/>
    <w:rsid w:val="00A241C4"/>
    <w:rsid w:val="00BE3035"/>
    <w:rsid w:val="00CA7B47"/>
    <w:rsid w:val="00D55D34"/>
    <w:rsid w:val="00D930D5"/>
    <w:rsid w:val="00DB4C74"/>
    <w:rsid w:val="00E41FDD"/>
    <w:rsid w:val="00F363C3"/>
    <w:rsid w:val="00F57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5788D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  <w:style w:type="paragraph" w:customStyle="1" w:styleId="5699A7E9C3DE46AFAAF289E7A04D18EF">
    <w:name w:val="5699A7E9C3DE46AFAAF289E7A04D18EF"/>
    <w:rsid w:val="0036461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C77BEB-5881-4B31-B574-D45C219A4F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4</TotalTime>
  <Pages>31</Pages>
  <Words>16847</Words>
  <Characters>96031</Characters>
  <Application>Microsoft Office Word</Application>
  <DocSecurity>0</DocSecurity>
  <Lines>800</Lines>
  <Paragraphs>2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*</Company>
  <LinksUpToDate>false</LinksUpToDate>
  <CharactersWithSpaces>112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OME</dc:creator>
  <cp:lastModifiedBy>HOME</cp:lastModifiedBy>
  <cp:revision>47</cp:revision>
  <dcterms:created xsi:type="dcterms:W3CDTF">2023-12-27T05:51:00Z</dcterms:created>
  <dcterms:modified xsi:type="dcterms:W3CDTF">2023-12-27T2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Diplom1</vt:lpwstr>
  </property>
  <property fmtid="{D5CDD505-2E9C-101B-9397-08002B2CF9AE}" pid="4" name="CitaviDocumentProperty_8">
    <vt:lpwstr>D:\Programs\Citavi\User files\Projects\Diplom1\Diplom1.ctv6</vt:lpwstr>
  </property>
  <property fmtid="{D5CDD505-2E9C-101B-9397-08002B2CF9AE}" pid="5" name="CitaviDocumentProperty_1">
    <vt:lpwstr>6.15.2.0</vt:lpwstr>
  </property>
  <property fmtid="{D5CDD505-2E9C-101B-9397-08002B2CF9AE}" pid="6" name="CitaviDocumentProperty_6">
    <vt:lpwstr>True</vt:lpwstr>
  </property>
</Properties>
</file>